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122A51CF" w14:textId="77777777" w:rsidR="00876DB5" w:rsidRDefault="00876DB5" w:rsidP="00F13810"/>
    <w:p w14:paraId="7F9377A9" w14:textId="01DD0486" w:rsidR="00554A4F" w:rsidRDefault="00554A4F" w:rsidP="00F13810">
      <w:r>
        <w:t>Hydrogen may be incorporated into the olivine lattice in a variety of ways that can be distinguished by differences in the absorbances of O-H bonds</w:t>
      </w:r>
      <w:r w:rsidR="004B6547">
        <w:t xml:space="preserve"> </w:t>
      </w:r>
      <w:r w:rsidR="004B6547">
        <w:fldChar w:fldCharType="begin"/>
      </w:r>
      <w:r w:rsidR="004B6547">
        <w:instrText xml:space="preserve"> 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 </w:instrText>
      </w:r>
      <w:r w:rsidR="004B6547">
        <w:fldChar w:fldCharType="separate"/>
      </w:r>
      <w:r w:rsidR="004B6547" w:rsidRPr="004B6547">
        <w:rPr>
          <w:rFonts w:ascii="Calibri" w:hAnsi="Calibri"/>
        </w:rPr>
        <w:t>(Berry et al. 2005; Ingrin et al. 2013)</w:t>
      </w:r>
      <w:r w:rsidR="004B6547">
        <w:fldChar w:fldCharType="end"/>
      </w:r>
      <w:r>
        <w:t xml:space="preserve">. </w:t>
      </w:r>
      <w:r w:rsidR="001677F1">
        <w:t>Broadly, H incorporation</w:t>
      </w:r>
      <w:r>
        <w:t xml:space="preserve"> mechanisms fall into two categories: relatively high wavenumber peaks </w:t>
      </w:r>
      <w:r w:rsidR="004B6547">
        <w:t xml:space="preserve">produced </w:t>
      </w:r>
      <w:r>
        <w:t xml:space="preserve">associated with silicon vacancies and </w:t>
      </w:r>
      <w:r w:rsidR="004B6547">
        <w:t>relatively low wavenumber peaks associated with magnesium vacancies. A doublet of peaks at 3525 and 3573 cm</w:t>
      </w:r>
      <w:r w:rsidR="004B6547" w:rsidRPr="004B6547">
        <w:rPr>
          <w:vertAlign w:val="superscript"/>
        </w:rPr>
        <w:t>-1</w:t>
      </w:r>
      <w:r w:rsidR="004B6547">
        <w:t xml:space="preserve"> has been linked to the presence of 2 H</w:t>
      </w:r>
      <w:r w:rsidR="004B6547" w:rsidRPr="004B6547">
        <w:rPr>
          <w:vertAlign w:val="superscript"/>
        </w:rPr>
        <w:t>+</w:t>
      </w:r>
      <w:r w:rsidR="004B6547">
        <w:t xml:space="preserve"> ions, a Si</w:t>
      </w:r>
      <w:r w:rsidR="004B6547" w:rsidRPr="004B6547">
        <w:rPr>
          <w:vertAlign w:val="superscript"/>
        </w:rPr>
        <w:t>4+</w:t>
      </w:r>
      <w:r w:rsidR="004B6547">
        <w:t xml:space="preserve"> vacancy, and Ti</w:t>
      </w:r>
      <w:r w:rsidR="004B6547" w:rsidRPr="004B6547">
        <w:rPr>
          <w:vertAlign w:val="superscript"/>
        </w:rPr>
        <w:t>4+</w:t>
      </w:r>
      <w:r w:rsidR="004B6547">
        <w:t xml:space="preserve"> on the metal site </w:t>
      </w:r>
      <w:r w:rsidR="004B6547">
        <w:fldChar w:fldCharType="begin"/>
      </w:r>
      <w:r w:rsidR="004B6547">
        <w:instrText xml:space="preserve"> 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 </w:instrText>
      </w:r>
      <w:r w:rsidR="004B6547">
        <w:fldChar w:fldCharType="separate"/>
      </w:r>
      <w:r w:rsidR="004B6547" w:rsidRPr="004B6547">
        <w:rPr>
          <w:rFonts w:ascii="Calibri" w:hAnsi="Calibri"/>
        </w:rPr>
        <w:t>(Berry et al. 2007)</w:t>
      </w:r>
      <w:r w:rsidR="004B6547">
        <w:fldChar w:fldCharType="end"/>
      </w:r>
      <w:r w:rsidR="004B6547">
        <w:t xml:space="preserve">. This mechanism, labeled [Ti], has been suggested to control mantle rheology </w:t>
      </w:r>
      <w:r w:rsidR="004B6547">
        <w:fldChar w:fldCharType="begin"/>
      </w:r>
      <w:r w:rsidR="004B6547">
        <w:instrText xml:space="preserve"> 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 </w:instrText>
      </w:r>
      <w:r w:rsidR="004B6547">
        <w:fldChar w:fldCharType="separate"/>
      </w:r>
      <w:r w:rsidR="004B6547" w:rsidRPr="004B6547">
        <w:rPr>
          <w:rFonts w:ascii="Calibri" w:hAnsi="Calibri"/>
        </w:rPr>
        <w:t>(Faul et al. 2016)</w:t>
      </w:r>
      <w:r w:rsidR="004B6547">
        <w:fldChar w:fldCharType="end"/>
      </w:r>
      <w:r w:rsidR="004B6547">
        <w:t xml:space="preserve">. Multiple other high wavenumber </w:t>
      </w:r>
      <w:r w:rsidR="0032586A">
        <w:t xml:space="preserve">peaks </w:t>
      </w:r>
      <w:r w:rsidR="00F11563">
        <w:t>(3450-3620 cm</w:t>
      </w:r>
      <w:r w:rsidR="00F11563" w:rsidRPr="00F11563">
        <w:rPr>
          <w:vertAlign w:val="superscript"/>
        </w:rPr>
        <w:t>-1</w:t>
      </w:r>
      <w:r w:rsidR="00F11563">
        <w:t xml:space="preserve">) </w:t>
      </w:r>
      <w:r w:rsidR="0032586A">
        <w:t xml:space="preserve">represent </w:t>
      </w:r>
      <w:r w:rsidR="004B6547">
        <w:t>4 H</w:t>
      </w:r>
      <w:r w:rsidR="004B6547" w:rsidRPr="004B6547">
        <w:rPr>
          <w:vertAlign w:val="superscript"/>
        </w:rPr>
        <w:t>+</w:t>
      </w:r>
      <w:r w:rsidR="004B6547">
        <w:t xml:space="preserve"> ions</w:t>
      </w:r>
      <w:r w:rsidR="0032586A">
        <w:t xml:space="preserve"> charge-</w:t>
      </w:r>
      <w:r w:rsidR="004B6547">
        <w:t>balanced by a Si</w:t>
      </w:r>
      <w:r w:rsidR="004B6547" w:rsidRPr="004B6547">
        <w:rPr>
          <w:vertAlign w:val="superscript"/>
        </w:rPr>
        <w:t>4+</w:t>
      </w:r>
      <w:r w:rsidR="0032586A">
        <w:t xml:space="preserve"> vacancy and are labeled [Si].</w:t>
      </w:r>
      <w:r w:rsidR="00B708AC">
        <w:t xml:space="preserve"> </w:t>
      </w:r>
      <w:r w:rsidR="00E5354B">
        <w:t>Some l</w:t>
      </w:r>
      <w:r w:rsidR="00E64E15">
        <w:t>ower wavenumber peaks (3300-3400 cm</w:t>
      </w:r>
      <w:r w:rsidR="00E64E15" w:rsidRPr="00E5354B">
        <w:rPr>
          <w:vertAlign w:val="superscript"/>
        </w:rPr>
        <w:t>-1</w:t>
      </w:r>
      <w:r w:rsidR="00E64E15">
        <w:t>) appear when a Mg</w:t>
      </w:r>
      <w:r w:rsidR="00E64E15" w:rsidRPr="00E64E15">
        <w:rPr>
          <w:vertAlign w:val="superscript"/>
        </w:rPr>
        <w:t>2+</w:t>
      </w:r>
      <w:r w:rsidR="00E64E15">
        <w:t xml:space="preserve"> vacancy </w:t>
      </w:r>
      <w:r w:rsidR="00641C1A">
        <w:t>is</w:t>
      </w:r>
      <w:r w:rsidR="00E64E15">
        <w:t xml:space="preserve"> charge-balanced by a </w:t>
      </w:r>
      <w:r w:rsidR="00641C1A">
        <w:t>H</w:t>
      </w:r>
      <w:r w:rsidR="00641C1A" w:rsidRPr="00E64E15">
        <w:rPr>
          <w:vertAlign w:val="superscript"/>
        </w:rPr>
        <w:t>+</w:t>
      </w:r>
      <w:r w:rsidR="00641C1A">
        <w:t xml:space="preserve"> and a </w:t>
      </w:r>
      <w:r w:rsidR="00E64E15">
        <w:t>trivalent cation on a Mg</w:t>
      </w:r>
      <w:r w:rsidR="00E64E15" w:rsidRPr="00E64E15">
        <w:rPr>
          <w:vertAlign w:val="superscript"/>
        </w:rPr>
        <w:t>2+</w:t>
      </w:r>
      <w:r w:rsidR="00E64E15">
        <w:t xml:space="preserve"> site </w:t>
      </w:r>
      <w:r w:rsidR="00E64E15">
        <w:fldChar w:fldCharType="begin"/>
      </w:r>
      <w:r w:rsidR="00E64E15">
        <w:instrText xml:space="preserve"> 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E64E15">
        <w:fldChar w:fldCharType="separate"/>
      </w:r>
      <w:r w:rsidR="00E64E15" w:rsidRPr="00E64E15">
        <w:rPr>
          <w:rFonts w:ascii="Calibri" w:hAnsi="Calibri"/>
        </w:rPr>
        <w:t>(Blanchard et al. 2017)</w:t>
      </w:r>
      <w:r w:rsidR="00E64E15">
        <w:fldChar w:fldCharType="end"/>
      </w:r>
      <w:r w:rsidR="00E64E15">
        <w:t xml:space="preserve">, and these are labeled [tri]. </w:t>
      </w:r>
      <w:r w:rsidR="00E5354B">
        <w:t xml:space="preserve">Low </w:t>
      </w:r>
      <w:r w:rsidR="00CD6071">
        <w:t>wavenumber peaks between 3200 and 3250 cm-1 have been associated with 2 H</w:t>
      </w:r>
      <w:r w:rsidR="00CD6071" w:rsidRPr="00CD6071">
        <w:rPr>
          <w:vertAlign w:val="superscript"/>
        </w:rPr>
        <w:t>+</w:t>
      </w:r>
      <w:r w:rsidR="00CD6071">
        <w:t xml:space="preserve"> charge-balancing a Mg</w:t>
      </w:r>
      <w:r w:rsidR="00CD6071" w:rsidRPr="00CD6071">
        <w:rPr>
          <w:vertAlign w:val="superscript"/>
        </w:rPr>
        <w:t>2+</w:t>
      </w:r>
      <w:r w:rsidR="00CD6071">
        <w:t xml:space="preserve"> vacancy, and these are labeled [Mg].</w:t>
      </w:r>
      <w:r w:rsidR="00A6349E" w:rsidRPr="00A6349E">
        <w:t xml:space="preserve"> </w:t>
      </w:r>
      <w:r w:rsidR="00A6349E">
        <w:t xml:space="preserve">The different mechanisms are important because </w:t>
      </w:r>
      <w:r w:rsidR="00946054">
        <w:t xml:space="preserve">the rate at which </w:t>
      </w:r>
      <w:r w:rsidR="00A6349E">
        <w:t>H move</w:t>
      </w:r>
      <w:r w:rsidR="00946054">
        <w:t>s through the lattice</w:t>
      </w:r>
      <w:r w:rsidR="00A6349E">
        <w:t xml:space="preserve"> </w:t>
      </w:r>
      <w:r w:rsidR="001B2D34">
        <w:t xml:space="preserve">may </w:t>
      </w:r>
      <w:r w:rsidR="00946054">
        <w:t>dep</w:t>
      </w:r>
      <w:r w:rsidR="001B2D34">
        <w:t>end</w:t>
      </w:r>
      <w:r w:rsidR="00946054">
        <w:t xml:space="preserve"> at least in part</w:t>
      </w:r>
      <w:r w:rsidR="00A6349E">
        <w:t xml:space="preserve"> on its incorporation mechanism </w:t>
      </w:r>
      <w:r w:rsidR="00A6349E">
        <w:fldChar w:fldCharType="begin"/>
      </w:r>
      <w:r w:rsidR="00A6349E">
        <w:instrText xml:space="preserve"> 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A6349E">
        <w:fldChar w:fldCharType="separate"/>
      </w:r>
      <w:r w:rsidR="00A6349E" w:rsidRPr="001677F1">
        <w:rPr>
          <w:rFonts w:ascii="Calibri" w:hAnsi="Calibri" w:cs="Times New Roman"/>
          <w:szCs w:val="24"/>
        </w:rPr>
        <w:t>(Padrón-Navarta, Hermann, and O’Neill 2014)</w:t>
      </w:r>
      <w:r w:rsidR="00A6349E">
        <w:fldChar w:fldCharType="end"/>
      </w:r>
      <w:r w:rsidR="00A6349E">
        <w:t>.</w:t>
      </w:r>
    </w:p>
    <w:p w14:paraId="57627CEA" w14:textId="77777777" w:rsidR="00554A4F" w:rsidRDefault="00554A4F" w:rsidP="00F13810"/>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46ED9DDF" w14:textId="570284BE" w:rsidR="00CA17BD" w:rsidRPr="00CA17BD" w:rsidRDefault="00CA17BD" w:rsidP="00CA17BD">
      <w:r>
        <w:t xml:space="preserve">We provide, for the first time, time-series data showing water loss from the same single crystal of Fe-bearing olivine. We do this for two olivines: partially hydrated xenolithic olivine from San Carlos and phenocrysts from Kilauea Iki. </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lastRenderedPageBreak/>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3CF50183"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r w:rsidR="00806018">
        <w:t xml:space="preserve"> The sample was initially zoned in hydrogen, and the low hydrogen rims were polished off to create a homogeneous initial block.</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22F8FCB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A10786">
        <w:t>T</w:t>
      </w:r>
      <w:r w:rsidR="005A374F">
        <w:t xml:space="preserve">he area under the O-H stretching peaks with the electric vector E || [100] is equal </w:t>
      </w:r>
      <w:r w:rsidR="0044090F">
        <w:t xml:space="preserve">to </w:t>
      </w:r>
      <w:r w:rsidR="00A10786">
        <w:t>that of</w:t>
      </w:r>
      <w:r w:rsidR="00F52455">
        <w:t xml:space="preserve"> </w:t>
      </w:r>
      <w:r w:rsidR="00A10786">
        <w:t xml:space="preserve">both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A10786">
        <w:t xml:space="preserve">of the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A10786">
        <w:t>). Therefore,</w:t>
      </w:r>
      <w:r w:rsidR="00CB6762">
        <w:t xml:space="preserve">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863A8A">
        <w:t xml:space="preserve">Figure </w:t>
      </w:r>
      <w:r w:rsidR="00863A8A">
        <w:rPr>
          <w:noProof/>
        </w:rPr>
        <w:t>1</w:t>
      </w:r>
      <w:r>
        <w:fldChar w:fldCharType="end"/>
      </w:r>
      <w:r>
        <w:t xml:space="preserve">). </w:t>
      </w:r>
      <w:r w:rsidR="00507ED5">
        <w:t>Temperatures were controlled with a</w:t>
      </w:r>
      <w:r w:rsidR="001D611B">
        <w:rPr>
          <w:b/>
        </w:rPr>
        <w:t xml:space="preserve"> </w:t>
      </w:r>
      <w:r w:rsidR="001D611B">
        <w:t xml:space="preserve">D-type </w:t>
      </w:r>
      <w:r w:rsidR="001D611B">
        <w:lastRenderedPageBreak/>
        <w:t>(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55C8D9B2"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8317C3">
        <w:t xml:space="preserve">in SC1-2 after the </w:t>
      </w:r>
      <w:r w:rsidR="00CD393F">
        <w:t xml:space="preserve">piston cylinder </w:t>
      </w:r>
      <w:r w:rsidR="008317C3">
        <w:t xml:space="preserve">experiment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863A8A">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2756B8D8" w:rsidR="00A40F70" w:rsidRDefault="00614103" w:rsidP="00A40F70">
      <w:pPr>
        <w:rPr>
          <w:rFonts w:ascii="Calibri" w:hAnsi="Calibri" w:cs="Calibri"/>
        </w:rPr>
      </w:pPr>
      <w:r>
        <w:t xml:space="preserve">Olivine samples </w:t>
      </w:r>
      <w:r w:rsidR="004535E9">
        <w:t>SC1-2 (</w:t>
      </w:r>
      <w:r w:rsidR="0034629D">
        <w:t xml:space="preserve">the same sample that was </w:t>
      </w:r>
      <w:r w:rsidR="004535E9">
        <w:t xml:space="preserve">partially hydrated according to </w:t>
      </w:r>
      <w:r w:rsidR="0034629D">
        <w:t xml:space="preserve">the </w:t>
      </w:r>
      <w:r w:rsidR="004535E9">
        <w:t xml:space="preserve">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w:t>
      </w:r>
      <w:r w:rsidR="0064154A">
        <w:lastRenderedPageBreak/>
        <w:t>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34629D">
        <w:rPr>
          <w:rFonts w:ascii="Calibri" w:hAnsi="Calibri" w:cs="Calibri"/>
        </w:rPr>
        <w:t xml:space="preserve">The partially hydrated sampl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7744FB87" w:rsidR="00BD68F9" w:rsidRPr="00CB62B9" w:rsidRDefault="0052578C" w:rsidP="00CB62B9">
      <w:pPr>
        <w:rPr>
          <w:rFonts w:cstheme="minorHAnsi"/>
        </w:rPr>
      </w:pPr>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w:t>
      </w:r>
      <w:r w:rsidR="0075729A">
        <w:t>,</w:t>
      </w:r>
      <w:r w:rsidR="00A5728C" w:rsidRPr="00A5728C">
        <w:t xml:space="preserve"> </w:t>
      </w:r>
      <w:r w:rsidR="00A5728C">
        <w:t>3525, 3356, and</w:t>
      </w:r>
      <w:r w:rsidR="00A5728C" w:rsidRPr="00A5728C">
        <w:t xml:space="preserve"> </w:t>
      </w:r>
      <w:r w:rsidR="00A5728C">
        <w:t>3236 cm</w:t>
      </w:r>
      <w:r w:rsidR="00A5728C" w:rsidRPr="000B4F49">
        <w:rPr>
          <w:vertAlign w:val="superscript"/>
        </w:rPr>
        <w:t>-1</w:t>
      </w:r>
      <w:r w:rsidR="00A5728C">
        <w:t xml:space="preserve">. </w:t>
      </w:r>
      <w:r w:rsidR="00870746">
        <w:t>The peak at 3600 cm</w:t>
      </w:r>
      <w:r w:rsidR="00870746" w:rsidRPr="00870746">
        <w:rPr>
          <w:vertAlign w:val="superscript"/>
        </w:rPr>
        <w:t>-1</w:t>
      </w:r>
      <w:r w:rsidR="00870746">
        <w:t>,</w:t>
      </w:r>
      <w:r w:rsidR="00870746" w:rsidRPr="00870746">
        <w:t xml:space="preserve"> </w:t>
      </w:r>
      <w:r w:rsidR="00870746">
        <w:t xml:space="preserve">designated </w:t>
      </w:r>
      <w:r w:rsidR="00870746">
        <w:rPr>
          <w:rFonts w:cstheme="minorHAnsi"/>
        </w:rPr>
        <w:t>[Si-Fe</w:t>
      </w:r>
      <w:r w:rsidR="00870746" w:rsidRPr="00F7711F">
        <w:rPr>
          <w:rFonts w:cstheme="minorHAnsi"/>
          <w:vertAlign w:val="superscript"/>
        </w:rPr>
        <w:t>2+</w:t>
      </w:r>
      <w:r w:rsidR="00870746">
        <w:rPr>
          <w:rFonts w:cstheme="minorHAnsi"/>
        </w:rPr>
        <w:t>],</w:t>
      </w:r>
      <w:r w:rsidR="00870746">
        <w:t xml:space="preserve"> i</w:t>
      </w:r>
      <w:r w:rsidR="00E301A0">
        <w:t xml:space="preserve">s </w:t>
      </w:r>
      <w:r w:rsidR="00870746">
        <w:t>most likely 4H</w:t>
      </w:r>
      <w:r w:rsidR="00870746" w:rsidRPr="00870746">
        <w:rPr>
          <w:vertAlign w:val="superscript"/>
        </w:rPr>
        <w:t>+</w:t>
      </w:r>
      <w:r w:rsidR="00870746">
        <w:t xml:space="preserve"> in a Si</w:t>
      </w:r>
      <w:r w:rsidR="00870746" w:rsidRPr="00870746">
        <w:rPr>
          <w:vertAlign w:val="superscript"/>
        </w:rPr>
        <w:t>4+</w:t>
      </w:r>
      <w:r w:rsidR="00870746">
        <w:t xml:space="preserve"> vacancy</w:t>
      </w:r>
      <w:r w:rsidR="0075729A">
        <w:t xml:space="preserve">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870746">
        <w:t>.</w:t>
      </w:r>
      <w:r w:rsidR="00CB62B9">
        <w:t xml:space="preserve"> The peak at </w:t>
      </w:r>
      <w:r w:rsidR="00BD68F9">
        <w:t>3525 cm</w:t>
      </w:r>
      <w:r w:rsidR="00BD68F9" w:rsidRPr="00BD68F9">
        <w:rPr>
          <w:vertAlign w:val="superscript"/>
        </w:rPr>
        <w:t>-1</w:t>
      </w:r>
      <w:r w:rsidR="00BD68F9">
        <w:t xml:space="preserve">, </w:t>
      </w:r>
      <w:r w:rsidR="00CB62B9">
        <w:t xml:space="preserve">designated [Ti-3525], is one of two prominent peaks produced by 2H+ coupled with a Si4+ vacancy and a Ti4+ on a metal site. We focus on this peak both to minimize interferences with nearby [Si] peaks and to more directly compare with the results of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CB62B9">
        <w:rPr>
          <w:rFonts w:cstheme="minorHAnsi"/>
        </w:rPr>
        <w:t xml:space="preserve">. The </w:t>
      </w:r>
      <w:r w:rsidR="000B4F49">
        <w:t>3356</w:t>
      </w:r>
      <w:r w:rsidR="00BD68F9">
        <w:t xml:space="preserve"> cm</w:t>
      </w:r>
      <w:r w:rsidR="00BD68F9" w:rsidRPr="00BD68F9">
        <w:rPr>
          <w:vertAlign w:val="superscript"/>
        </w:rPr>
        <w:t>-1</w:t>
      </w:r>
      <w:r w:rsidR="00CB62B9">
        <w:t xml:space="preserve"> peak, designated </w:t>
      </w:r>
      <w:r w:rsidR="00CB62B9">
        <w:rPr>
          <w:rFonts w:cstheme="minorHAnsi"/>
        </w:rPr>
        <w:t>[tri-Fe</w:t>
      </w:r>
      <w:r w:rsidR="00CB62B9">
        <w:rPr>
          <w:rFonts w:cstheme="minorHAnsi"/>
          <w:vertAlign w:val="superscript"/>
        </w:rPr>
        <w:t>3</w:t>
      </w:r>
      <w:r w:rsidR="00CB62B9" w:rsidRPr="00F7711F">
        <w:rPr>
          <w:rFonts w:cstheme="minorHAnsi"/>
          <w:vertAlign w:val="superscript"/>
        </w:rPr>
        <w:t>+</w:t>
      </w:r>
      <w:r w:rsidR="00CB62B9">
        <w:rPr>
          <w:rFonts w:cstheme="minorHAnsi"/>
        </w:rPr>
        <w:t>-3356], is</w:t>
      </w:r>
      <w:r w:rsidR="0075729A">
        <w:t xml:space="preserve"> </w:t>
      </w:r>
      <w:r w:rsidR="00CB62B9">
        <w:t>the most prominent peak in a</w:t>
      </w:r>
      <w:r w:rsidR="0075729A">
        <w:t xml:space="preserve"> doublet associated with </w:t>
      </w:r>
      <w:r w:rsidR="00CB62B9">
        <w:t>a Mg</w:t>
      </w:r>
      <w:r w:rsidR="00CB62B9" w:rsidRPr="00CB62B9">
        <w:rPr>
          <w:vertAlign w:val="superscript"/>
        </w:rPr>
        <w:t>2+</w:t>
      </w:r>
      <w:r w:rsidR="00CB62B9">
        <w:t xml:space="preserve"> vacancy charge-balanced by H</w:t>
      </w:r>
      <w:r w:rsidR="00CB62B9" w:rsidRPr="00CB62B9">
        <w:rPr>
          <w:vertAlign w:val="superscript"/>
        </w:rPr>
        <w:t>+</w:t>
      </w:r>
      <w:r w:rsidR="00CB62B9">
        <w:t xml:space="preserve"> and </w:t>
      </w:r>
      <w:r w:rsidR="0075729A">
        <w:t>Fe</w:t>
      </w:r>
      <w:r w:rsidR="0075729A" w:rsidRPr="0075729A">
        <w:rPr>
          <w:vertAlign w:val="superscript"/>
        </w:rPr>
        <w:t>3+</w:t>
      </w:r>
      <w:r w:rsidR="0075729A">
        <w:t xml:space="preserve"> </w:t>
      </w:r>
      <w:r w:rsidR="00CB62B9">
        <w:t xml:space="preserve">substituting on a metal sit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CB62B9">
        <w:t xml:space="preserve">, and the </w:t>
      </w:r>
      <w:r w:rsidR="000B4F49">
        <w:t>3236 cm</w:t>
      </w:r>
      <w:r w:rsidR="000B4F49" w:rsidRPr="000B4F49">
        <w:rPr>
          <w:vertAlign w:val="superscript"/>
        </w:rPr>
        <w:t>-1</w:t>
      </w:r>
      <w:r w:rsidR="00E301A0">
        <w:t xml:space="preserve">, </w:t>
      </w:r>
      <w:r w:rsidR="00CB62B9">
        <w:t xml:space="preserve">designated [Mg], is </w:t>
      </w:r>
      <w:r w:rsidR="00E301A0">
        <w:t xml:space="preserve">likely </w:t>
      </w:r>
      <w:r w:rsidR="00CB62B9">
        <w:t xml:space="preserve"> 2H</w:t>
      </w:r>
      <w:r w:rsidR="00CB62B9" w:rsidRPr="00CB62B9">
        <w:rPr>
          <w:vertAlign w:val="superscript"/>
        </w:rPr>
        <w:t>+</w:t>
      </w:r>
      <w:r w:rsidR="00CB62B9">
        <w:t xml:space="preserve"> charge-balanced by a Mg</w:t>
      </w:r>
      <w:r w:rsidR="00CB62B9" w:rsidRPr="00CB62B9">
        <w:rPr>
          <w:vertAlign w:val="superscript"/>
        </w:rPr>
        <w:t>2+</w:t>
      </w:r>
      <w:r w:rsidR="00CB62B9">
        <w:t xml:space="preserve"> vacancy</w:t>
      </w:r>
      <w:r w:rsidR="00E301A0">
        <w:t xml:space="preserve">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4E5A3EA0"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r w:rsidR="007705C0">
        <w:t xml:space="preserve">The San Carlos olivine used in previous H diffusion experiments had a reported approximate </w:t>
      </w:r>
      <w:r w:rsidR="007A27A4">
        <w:t>composition</w:t>
      </w:r>
      <w:r w:rsidR="007705C0">
        <w:t xml:space="preserve"> with forsterite number 91 </w:t>
      </w:r>
      <w:r w:rsidR="007705C0">
        <w:fldChar w:fldCharType="begin"/>
      </w:r>
      <w:r w:rsidR="007705C0">
        <w:instrText xml:space="preserve"> 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rsidR="007705C0">
        <w:fldChar w:fldCharType="separate"/>
      </w:r>
      <w:r w:rsidR="007705C0" w:rsidRPr="007705C0">
        <w:rPr>
          <w:rFonts w:ascii="Calibri" w:hAnsi="Calibri"/>
        </w:rPr>
        <w:t>(Mackwell and Kohlstedt 1990)</w:t>
      </w:r>
      <w:r w:rsidR="007705C0">
        <w:fldChar w:fldCharType="end"/>
      </w:r>
      <w:r w:rsidR="007705C0">
        <w:t xml:space="preserve">. </w:t>
      </w:r>
    </w:p>
    <w:p w14:paraId="55DD4BD9" w14:textId="77777777" w:rsidR="007705C0" w:rsidRDefault="007705C0" w:rsidP="00BC3A45">
      <w:pPr>
        <w:pStyle w:val="Caption"/>
      </w:pPr>
    </w:p>
    <w:p w14:paraId="443EFC59" w14:textId="2041DAD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863A8A">
        <w:t xml:space="preserve">Figure </w:t>
      </w:r>
      <w:r w:rsidR="00863A8A">
        <w:rPr>
          <w:noProof/>
        </w:rPr>
        <w:t>2</w:t>
      </w:r>
      <w:r>
        <w:fldChar w:fldCharType="end"/>
      </w:r>
      <w:r>
        <w:t xml:space="preserve"> using both the Bell calibration and the Withers calibration </w:t>
      </w:r>
      <w:r w:rsidR="00080FDE">
        <w:t xml:space="preserve">and also by nanoSIMS </w:t>
      </w:r>
      <w:r>
        <w:lastRenderedPageBreak/>
        <w:t>(</w:t>
      </w:r>
      <w:r w:rsidR="00BC3A45">
        <w:fldChar w:fldCharType="begin"/>
      </w:r>
      <w:r w:rsidR="00BC3A45">
        <w:instrText xml:space="preserve"> REF _Ref482181791 \h </w:instrText>
      </w:r>
      <w:r w:rsidR="00BC3A45">
        <w:fldChar w:fldCharType="separate"/>
      </w:r>
      <w:r w:rsidR="00863A8A">
        <w:t xml:space="preserve">Table </w:t>
      </w:r>
      <w:r w:rsidR="00863A8A">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w:t>
      </w:r>
      <w:r w:rsidR="007B4A7F">
        <w:t xml:space="preserve">low </w:t>
      </w:r>
      <w:r w:rsidR="00514CCE">
        <w:t xml:space="preserve">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C656D55" w14:textId="5A6540F4" w:rsidR="00946F3A" w:rsidRDefault="003B3D0B" w:rsidP="00517A64">
      <w:pPr>
        <w:pStyle w:val="Caption"/>
      </w:pPr>
      <w:bookmarkStart w:id="1" w:name="_Ref477259778"/>
      <w:r>
        <w:t xml:space="preserve">Figure </w:t>
      </w:r>
      <w:fldSimple w:instr=" SEQ Figure \* ARABIC ">
        <w:r w:rsidR="00863A8A">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bookmarkStart w:id="2" w:name="_Ref477258465"/>
      <w:r w:rsidR="00D53D51">
        <w:fldChar w:fldCharType="begin"/>
      </w:r>
      <w:r w:rsidR="00D53D51">
        <w:instrText xml:space="preserve"> REF _Ref482181791 \h </w:instrText>
      </w:r>
      <w:r w:rsidR="00D53D51">
        <w:fldChar w:fldCharType="separate"/>
      </w:r>
      <w:r w:rsidR="00863A8A">
        <w:t xml:space="preserve">Table </w:t>
      </w:r>
      <w:r w:rsidR="00863A8A">
        <w:rPr>
          <w:noProof/>
        </w:rPr>
        <w:t>1</w:t>
      </w:r>
      <w:r w:rsidR="00D53D51">
        <w:fldChar w:fldCharType="end"/>
      </w:r>
      <w:r w:rsidR="00D53D51">
        <w:t>.</w:t>
      </w:r>
    </w:p>
    <w:p w14:paraId="4BEB2485" w14:textId="77777777" w:rsidR="00946F3A" w:rsidRDefault="00946F3A" w:rsidP="00946F3A">
      <w:pPr>
        <w:pStyle w:val="Caption"/>
      </w:pPr>
    </w:p>
    <w:p w14:paraId="62B9AB90" w14:textId="4A2015A5" w:rsidR="00D018C6" w:rsidRDefault="00D018C6" w:rsidP="00946F3A">
      <w:pPr>
        <w:pStyle w:val="Caption"/>
      </w:pPr>
      <w:bookmarkStart w:id="3" w:name="_Ref482181791"/>
      <w:r>
        <w:t xml:space="preserve">Table </w:t>
      </w:r>
      <w:fldSimple w:instr=" SEQ Table \* ARABIC ">
        <w:r w:rsidR="00863A8A">
          <w:rPr>
            <w:noProof/>
          </w:rPr>
          <w:t>1</w:t>
        </w:r>
      </w:fldSimple>
      <w:bookmarkEnd w:id="2"/>
      <w:bookmarkEnd w:id="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863A8A">
        <w:t xml:space="preserve">Figure </w:t>
      </w:r>
      <w:r w:rsidR="00863A8A">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863A8A">
        <w:t xml:space="preserve">Figure </w:t>
      </w:r>
      <w:r w:rsidR="00863A8A">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lastRenderedPageBreak/>
              <w:t xml:space="preserve">7+/-6 </w:t>
            </w:r>
          </w:p>
        </w:tc>
        <w:tc>
          <w:tcPr>
            <w:tcW w:w="2515" w:type="dxa"/>
          </w:tcPr>
          <w:p w14:paraId="5532B027" w14:textId="77777777" w:rsidR="002F7B54" w:rsidRDefault="002F7B54" w:rsidP="002F7B54">
            <w:pPr>
              <w:ind w:firstLine="0"/>
            </w:pPr>
            <w:r>
              <w:lastRenderedPageBreak/>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lastRenderedPageBreak/>
              <w:t>dehydrated SC1-2</w:t>
            </w:r>
          </w:p>
        </w:tc>
      </w:tr>
      <w:tr w:rsidR="002F7B54" w14:paraId="4836991A" w14:textId="77777777" w:rsidTr="009A75FF">
        <w:tc>
          <w:tcPr>
            <w:tcW w:w="3095" w:type="dxa"/>
          </w:tcPr>
          <w:p w14:paraId="363165CD" w14:textId="77777777" w:rsidR="002F7B54" w:rsidRDefault="002F7B54" w:rsidP="002F7B54">
            <w:pPr>
              <w:ind w:firstLine="0"/>
            </w:pPr>
            <w:r>
              <w:lastRenderedPageBreak/>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863A8A">
        <w:t xml:space="preserve">Figure </w:t>
      </w:r>
      <w:r w:rsidR="00863A8A">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863A8A">
        <w:t xml:space="preserve">Figure </w:t>
      </w:r>
      <w:r w:rsidR="00863A8A">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863A8A">
        <w:t xml:space="preserve">Figure </w:t>
      </w:r>
      <w:r w:rsidR="00863A8A">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863A8A">
        <w:t xml:space="preserve">Table </w:t>
      </w:r>
      <w:r w:rsidR="00863A8A">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863A8A">
        <w:t xml:space="preserve">Figure </w:t>
      </w:r>
      <w:r w:rsidR="00863A8A">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863A8A">
        <w:t xml:space="preserve">Figure </w:t>
      </w:r>
      <w:r w:rsidR="00863A8A">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03288A7F" w14:textId="77777777" w:rsidR="00FF0C88" w:rsidRDefault="00C57DC8" w:rsidP="00FF0C88">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863A8A">
        <w:t xml:space="preserve">Figure </w:t>
      </w:r>
      <w:r w:rsidR="00863A8A">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t>
      </w:r>
      <w:r w:rsidR="00C95519">
        <w:rPr>
          <w:rFonts w:cstheme="minorHAnsi"/>
        </w:rPr>
        <w:t>wing [001] is the</w:t>
      </w:r>
      <w:r>
        <w:rPr>
          <w:rFonts w:cstheme="minorHAnsi"/>
        </w:rPr>
        <w:t xml:space="preserve">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75A41822" w14:textId="4555D2D3" w:rsidR="00202B56" w:rsidRDefault="004E781E" w:rsidP="00FF0C88">
      <w:pPr>
        <w:rPr>
          <w:rFonts w:cstheme="minorHAnsi"/>
        </w:rPr>
      </w:pPr>
      <w:r>
        <w:rPr>
          <w:rFonts w:cstheme="minorHAnsi"/>
        </w:rPr>
        <w:t xml:space="preserve">Quantifying the </w:t>
      </w:r>
      <w:r w:rsidR="00444834">
        <w:rPr>
          <w:rFonts w:cstheme="minorHAnsi"/>
        </w:rPr>
        <w:t xml:space="preserve">diffusivities </w:t>
      </w:r>
      <w:r w:rsidR="00943CE9">
        <w:rPr>
          <w:rFonts w:cstheme="minorHAnsi"/>
        </w:rPr>
        <w:t>in</w:t>
      </w:r>
      <w:r w:rsidR="00FA2F6D">
        <w:rPr>
          <w:rFonts w:cstheme="minorHAnsi"/>
        </w:rPr>
        <w:t xml:space="preserve">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w:t>
      </w:r>
      <w:r w:rsidR="00C768CD">
        <w:rPr>
          <w:rFonts w:cstheme="minorHAnsi"/>
        </w:rPr>
        <w:t>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202B56">
        <w:rPr>
          <w:rFonts w:cstheme="minorHAnsi"/>
        </w:rPr>
        <w:t xml:space="preserve">final </w:t>
      </w:r>
      <w:r w:rsidR="006B75D3">
        <w:rPr>
          <w:rFonts w:cstheme="minorHAnsi"/>
        </w:rPr>
        <w:t>concen</w:t>
      </w:r>
      <w:r w:rsidR="006537DA">
        <w:rPr>
          <w:rFonts w:cstheme="minorHAnsi"/>
        </w:rPr>
        <w:t xml:space="preserve">tration </w:t>
      </w:r>
      <w:r w:rsidR="00202B56">
        <w:rPr>
          <w:rFonts w:cstheme="minorHAnsi"/>
        </w:rPr>
        <w:t>in SC1-7 is</w:t>
      </w:r>
      <w:r w:rsidR="00B8239C">
        <w:rPr>
          <w:rFonts w:cstheme="minorHAnsi"/>
        </w:rPr>
        <w:t xml:space="preserve">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202B56">
        <w:rPr>
          <w:rFonts w:cstheme="minorHAnsi"/>
        </w:rPr>
        <w:t xml:space="preserve">O. This concentration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w:t>
      </w:r>
      <w:r w:rsidR="008B6789">
        <w:rPr>
          <w:rFonts w:cstheme="minorHAnsi"/>
        </w:rPr>
        <w:t>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202B56">
        <w:rPr>
          <w:rFonts w:cstheme="minorHAnsi"/>
        </w:rPr>
        <w:t xml:space="preserve">that would be expected based on </w:t>
      </w:r>
      <w:r w:rsidR="00202B56">
        <w:rPr>
          <w:rFonts w:cstheme="minorHAnsi"/>
        </w:rPr>
        <w:fldChar w:fldCharType="begin"/>
      </w:r>
      <w:r w:rsidR="00202B56">
        <w:rPr>
          <w:rFonts w:cstheme="minorHAnsi"/>
        </w:rPr>
        <w:instrText xml:space="preserve"> ADDIN ZOTERO_ITEM CSL_CITATION {"citationID":"1cm8shsdfl","properties":{"custom":"Mosenfelder et al. (2006)","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202B56">
        <w:rPr>
          <w:rFonts w:cstheme="minorHAnsi"/>
        </w:rPr>
        <w:fldChar w:fldCharType="separate"/>
      </w:r>
      <w:r w:rsidR="00202B56" w:rsidRPr="00202B56">
        <w:rPr>
          <w:rFonts w:ascii="Calibri" w:hAnsi="Calibri"/>
        </w:rPr>
        <w:t>Mosenfelder et al. (2006)</w:t>
      </w:r>
      <w:r w:rsidR="00202B56">
        <w:rPr>
          <w:rFonts w:cstheme="minorHAnsi"/>
        </w:rPr>
        <w:fldChar w:fldCharType="end"/>
      </w:r>
      <w:r w:rsidR="00202B56">
        <w:rPr>
          <w:rFonts w:cstheme="minorHAnsi"/>
        </w:rPr>
        <w:t xml:space="preserve">, but many of the details of H solubility in olivine are still being worked out </w:t>
      </w:r>
      <w:r w:rsidR="00202B56">
        <w:rPr>
          <w:rFonts w:cstheme="minorHAnsi"/>
        </w:rPr>
        <w:fldChar w:fldCharType="begin"/>
      </w:r>
      <w:r w:rsidR="00202B56">
        <w:rPr>
          <w:rFonts w:cstheme="minorHAnsi"/>
        </w:rPr>
        <w:instrText xml:space="preserve"> ADDIN ZOTERO_ITEM CSL_CITATION {"citationID":"vm8nWL40","properties":{"formattedCitation":"(Tollan et al. 2017)","plainCitation":"(Tollan et al. 2017)"},"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w:instrText>
      </w:r>
      <w:r w:rsidR="00202B56">
        <w:rPr>
          <w:rFonts w:ascii="Cambria Math" w:hAnsi="Cambria Math" w:cs="Cambria Math"/>
        </w:rPr>
        <w:instrText>∝</w:instrText>
      </w:r>
      <w:r w:rsidR="00202B56">
        <w:rPr>
          <w:rFonts w:cstheme="minorHAnsi"/>
        </w:rPr>
        <w:instrText xml:space="preserve">\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w:instrText>
      </w:r>
      <w:r w:rsidR="00202B56">
        <w:rPr>
          <w:rFonts w:ascii="Cambria Math" w:hAnsi="Cambria Math" w:cs="Cambria Math"/>
        </w:rPr>
        <w:instrText>∝</w:instrText>
      </w:r>
      <w:r w:rsidR="00202B56">
        <w:rPr>
          <w:rFonts w:cstheme="minorHAnsi"/>
        </w:rPr>
        <w:instrText xml:space="preserve">\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w:instrText>
      </w:r>
      <w:r w:rsidR="00202B56">
        <w:rPr>
          <w:rFonts w:ascii="Cambria Math" w:hAnsi="Cambria Math" w:cs="Cambria Math"/>
        </w:rPr>
        <w:instrText>∝</w:instrText>
      </w:r>
      <w:r w:rsidR="00202B56">
        <w:rPr>
          <w:rFonts w:cstheme="minorHAnsi"/>
        </w:rPr>
        <w:instrText xml:space="preserve">\n                      \n                        a\n                        \n                          \n                            H\n                            2\n                          \n                          O\n                        \n                      \n                    \n                  \n                  $$ {C}_{{\\mathrm{H}}_2\\mathrm{O}}\\propto {a}_{{\\mathrm{H}}_2\\mathrm{O}} $$\n                 and a 1:1 relationship of molar H2O and TiO2 in these experiments. Sc-doped, enstatite-buffered experiments display a main absorption band at 3355 cm−1 with \n                  \n                    \n                  \n                  \n                    \n                      \n                        C\n                        \n                          \n                            H\n                            2\n                          \n                          O\n                        \n                      \n                      </w:instrText>
      </w:r>
      <w:r w:rsidR="00202B56">
        <w:rPr>
          <w:rFonts w:ascii="Cambria Math" w:hAnsi="Cambria Math" w:cs="Cambria Math"/>
        </w:rPr>
        <w:instrText>∝</w:instrText>
      </w:r>
      <w:r w:rsidR="00202B56">
        <w:rPr>
          <w:rFonts w:cstheme="minorHAnsi"/>
        </w:rPr>
        <w:instrText xml:space="preserve">\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schema":"https://github.com/citation-style-language/schema/raw/master/csl-citation.json"} </w:instrText>
      </w:r>
      <w:r w:rsidR="00202B56">
        <w:rPr>
          <w:rFonts w:cstheme="minorHAnsi"/>
        </w:rPr>
        <w:fldChar w:fldCharType="separate"/>
      </w:r>
      <w:r w:rsidR="00202B56" w:rsidRPr="00202B56">
        <w:rPr>
          <w:rFonts w:ascii="Calibri" w:hAnsi="Calibri"/>
        </w:rPr>
        <w:t>(Tollan et al. 2017)</w:t>
      </w:r>
      <w:r w:rsidR="00202B56">
        <w:rPr>
          <w:rFonts w:cstheme="minorHAnsi"/>
        </w:rPr>
        <w:fldChar w:fldCharType="end"/>
      </w:r>
      <w:r w:rsidR="00C768CD">
        <w:rPr>
          <w:rFonts w:cstheme="minorHAnsi"/>
        </w:rPr>
        <w:t>. P</w:t>
      </w:r>
      <w:r w:rsidR="00202B56">
        <w:rPr>
          <w:rFonts w:cstheme="minorHAnsi"/>
        </w:rPr>
        <w:t xml:space="preserve">ossibly the difference is the result of different Fe contentrations between San Carlos olivine samples </w:t>
      </w:r>
      <w:r w:rsidR="00202B56">
        <w:rPr>
          <w:rFonts w:cstheme="minorHAnsi"/>
        </w:rPr>
        <w:fldChar w:fldCharType="begin"/>
      </w:r>
      <w:r w:rsidR="00202B56">
        <w:rPr>
          <w:rFonts w:cstheme="minorHAnsi"/>
        </w:rPr>
        <w:instrText xml:space="preserve"> ADDIN ZOTERO_ITEM CSL_CITATION {"citationID":"GLLkK9nH","properties":{"formattedCitation":"(Zhao, Ginsberg, and Kohstedt 2004)","plainCitation":"(Zhao, Ginsberg, and Kohstedt 2004)"},"citationItems":[{"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schema":"https://github.com/citation-style-language/schema/raw/master/csl-citation.json"} </w:instrText>
      </w:r>
      <w:r w:rsidR="00202B56">
        <w:rPr>
          <w:rFonts w:cstheme="minorHAnsi"/>
        </w:rPr>
        <w:fldChar w:fldCharType="separate"/>
      </w:r>
      <w:r w:rsidR="00202B56" w:rsidRPr="00202B56">
        <w:rPr>
          <w:rFonts w:ascii="Calibri" w:hAnsi="Calibri"/>
        </w:rPr>
        <w:t>(Zhao, Ginsberg, and Kohstedt 2004)</w:t>
      </w:r>
      <w:r w:rsidR="00202B56">
        <w:rPr>
          <w:rFonts w:cstheme="minorHAnsi"/>
        </w:rPr>
        <w:fldChar w:fldCharType="end"/>
      </w:r>
      <w:r w:rsidR="00202B56">
        <w:rPr>
          <w:rFonts w:cstheme="minorHAnsi"/>
        </w:rPr>
        <w:t>. 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 xml:space="preserve">O </w:t>
      </w:r>
      <w:r w:rsidR="00202B56">
        <w:rPr>
          <w:rFonts w:cstheme="minorHAnsi"/>
        </w:rPr>
        <w:t xml:space="preserve">observed here in SC1-2 </w:t>
      </w:r>
      <w:r w:rsidR="00862C1D">
        <w:rPr>
          <w:rFonts w:cstheme="minorHAnsi"/>
        </w:rPr>
        <w:t>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202B56">
        <w:rPr>
          <w:rFonts w:cstheme="minorHAnsi"/>
        </w:rPr>
        <w:t>, but this difference may be due to differences in the calibrations used to determine H concentrations from FTIR spectra in the two studies.</w:t>
      </w:r>
      <w:r w:rsidR="00C768CD">
        <w:rPr>
          <w:rFonts w:cstheme="minorHAnsi"/>
        </w:rPr>
        <w:t xml:space="preserve"> </w:t>
      </w:r>
      <w:r w:rsidR="00C768CD">
        <w:rPr>
          <w:rFonts w:cstheme="minorHAnsi"/>
        </w:rPr>
        <w:fldChar w:fldCharType="begin"/>
      </w:r>
      <w:r w:rsidR="00C768CD">
        <w:rPr>
          <w:rFonts w:cstheme="minorHAnsi"/>
        </w:rPr>
        <w:instrText xml:space="preserve"> REF _Ref481414335 \h </w:instrText>
      </w:r>
      <w:r w:rsidR="00C768CD">
        <w:rPr>
          <w:rFonts w:cstheme="minorHAnsi"/>
        </w:rPr>
      </w:r>
      <w:r w:rsidR="00C768CD">
        <w:rPr>
          <w:rFonts w:cstheme="minorHAnsi"/>
        </w:rPr>
        <w:fldChar w:fldCharType="separate"/>
      </w:r>
      <w:r w:rsidR="00C768CD">
        <w:t xml:space="preserve">Figure </w:t>
      </w:r>
      <w:r w:rsidR="00C768CD">
        <w:rPr>
          <w:noProof/>
        </w:rPr>
        <w:t>4</w:t>
      </w:r>
      <w:r w:rsidR="00C768CD">
        <w:rPr>
          <w:rFonts w:cstheme="minorHAnsi"/>
        </w:rPr>
        <w:fldChar w:fldCharType="end"/>
      </w:r>
      <w:r w:rsidR="00C768CD">
        <w:rPr>
          <w:rFonts w:cstheme="minorHAnsi"/>
        </w:rPr>
        <w:t xml:space="preserve"> shows p</w:t>
      </w:r>
      <w:r w:rsidR="001E453F">
        <w:rPr>
          <w:rFonts w:cstheme="minorHAnsi"/>
        </w:rPr>
        <w:t>ath-integrated 3</w:t>
      </w:r>
      <w:r w:rsidR="00C768CD">
        <w:rPr>
          <w:rFonts w:cstheme="minorHAnsi"/>
        </w:rPr>
        <w:t>D diffusion models that assume</w:t>
      </w:r>
      <w:r w:rsidR="00D32A23">
        <w:rPr>
          <w:rFonts w:cstheme="minorHAnsi"/>
        </w:rPr>
        <w:t xml:space="preserve"> </w:t>
      </w:r>
      <w:r w:rsidR="002B2CAE">
        <w:rPr>
          <w:rFonts w:cstheme="minorHAnsi"/>
        </w:rPr>
        <w:t>an</w:t>
      </w:r>
      <w:r w:rsidR="00C768CD">
        <w:rPr>
          <w:rFonts w:cstheme="minorHAnsi"/>
        </w:rPr>
        <w:t xml:space="preserve"> initial </w:t>
      </w:r>
      <w:r w:rsidR="001E453F">
        <w:rPr>
          <w:rFonts w:cstheme="minorHAnsi"/>
        </w:rPr>
        <w:t xml:space="preserve">metastable </w:t>
      </w:r>
      <w:r w:rsidR="00C41523">
        <w:rPr>
          <w:rFonts w:cstheme="minorHAnsi"/>
        </w:rPr>
        <w:t>equili</w:t>
      </w:r>
      <w:r w:rsidR="00C768CD">
        <w:rPr>
          <w:rFonts w:cstheme="minorHAnsi"/>
        </w:rPr>
        <w:t>brium</w:t>
      </w:r>
      <w:r w:rsidR="00C41523">
        <w:rPr>
          <w:rFonts w:cstheme="minorHAnsi"/>
        </w:rPr>
        <w:t xml:space="preserve">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w:t>
      </w:r>
      <w:r w:rsidR="00202B56">
        <w:rPr>
          <w:rFonts w:cstheme="minorHAnsi"/>
        </w:rPr>
        <w:t xml:space="preserve"> solubility concentration of 58</w:t>
      </w:r>
      <w:r w:rsidR="001E453F">
        <w:rPr>
          <w:rFonts w:cstheme="minorHAnsi"/>
        </w:rPr>
        <w:t xml:space="preserve"> ppm H</w:t>
      </w:r>
      <w:r w:rsidR="001E453F" w:rsidRPr="00D32A23">
        <w:rPr>
          <w:rFonts w:cstheme="minorHAnsi"/>
          <w:vertAlign w:val="subscript"/>
        </w:rPr>
        <w:t>2</w:t>
      </w:r>
      <w:r w:rsidR="00C768CD">
        <w:rPr>
          <w:rFonts w:cstheme="minorHAnsi"/>
        </w:rPr>
        <w:t>O,</w:t>
      </w:r>
      <w:r w:rsidR="001E453F">
        <w:rPr>
          <w:rFonts w:cstheme="minorHAnsi"/>
        </w:rPr>
        <w:t xml:space="preserve"> </w:t>
      </w:r>
      <w:r w:rsidR="00C768CD">
        <w:rPr>
          <w:rFonts w:cstheme="minorHAnsi"/>
        </w:rPr>
        <w:t xml:space="preserve">the </w:t>
      </w:r>
      <w:r w:rsidR="001E453F">
        <w:rPr>
          <w:rFonts w:cstheme="minorHAnsi"/>
        </w:rPr>
        <w:t>diffusivities</w:t>
      </w:r>
      <w:r w:rsidR="0017256C">
        <w:rPr>
          <w:rFonts w:cstheme="minorHAnsi"/>
        </w:rPr>
        <w:t xml:space="preserve"> || [100] and [010] th</w:t>
      </w:r>
      <w:r w:rsidR="00C768CD">
        <w:rPr>
          <w:rFonts w:cstheme="minorHAnsi"/>
        </w:rPr>
        <w:t>at would be</w:t>
      </w:r>
      <w:r w:rsidR="001E453F">
        <w:rPr>
          <w:rFonts w:cstheme="minorHAnsi"/>
        </w:rPr>
        <w:t xml:space="preserve"> expected at 1000°C </w:t>
      </w:r>
      <w:r w:rsidR="00C768CD">
        <w:rPr>
          <w:rFonts w:cstheme="minorHAnsi"/>
        </w:rPr>
        <w:t xml:space="preserve">based on previous work </w:t>
      </w:r>
      <w:r w:rsidR="001E453F">
        <w:rPr>
          <w:rFonts w:cstheme="minorHAnsi"/>
        </w:rPr>
        <w:t xml:space="preserve">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C768CD">
        <w:rPr>
          <w:rFonts w:cstheme="minorHAnsi"/>
        </w:rPr>
        <w:t>, and diffusivities || c that have been manually adjusted to most match the data</w:t>
      </w:r>
      <w:r w:rsidR="00105ABC">
        <w:rPr>
          <w:rFonts w:cstheme="minorHAnsi"/>
        </w:rPr>
        <w:t xml:space="preserve">. </w:t>
      </w:r>
    </w:p>
    <w:p w14:paraId="4E07FFE5" w14:textId="77777777" w:rsidR="00202B56" w:rsidRDefault="00202B56" w:rsidP="007F3A9E">
      <w:pPr>
        <w:rPr>
          <w:rFonts w:cstheme="minorHAnsi"/>
        </w:rPr>
      </w:pPr>
    </w:p>
    <w:p w14:paraId="77E44677" w14:textId="77777777" w:rsidR="005F4773" w:rsidRDefault="005F4773" w:rsidP="007F3A9E">
      <w:pPr>
        <w:rPr>
          <w:rFonts w:cstheme="minorHAnsi"/>
        </w:rPr>
      </w:pPr>
    </w:p>
    <w:p w14:paraId="6AEA1EB2" w14:textId="71D9D133" w:rsidR="00A54D7D" w:rsidRDefault="007F1044" w:rsidP="005F4773">
      <w:pPr>
        <w:ind w:firstLine="0"/>
        <w:rPr>
          <w:rFonts w:cstheme="minorHAnsi"/>
        </w:rPr>
      </w:pPr>
      <w:r>
        <w:rPr>
          <w:rFonts w:cstheme="minorHAnsi"/>
        </w:rPr>
        <w:lastRenderedPageBreak/>
        <w:t>To Do</w:t>
      </w:r>
    </w:p>
    <w:p w14:paraId="69F264D7" w14:textId="40F63EFF" w:rsidR="00A54D7D" w:rsidRPr="006964ED" w:rsidRDefault="00886175" w:rsidP="006964ED">
      <w:pPr>
        <w:pStyle w:val="ListParagraph"/>
        <w:numPr>
          <w:ilvl w:val="0"/>
          <w:numId w:val="6"/>
        </w:numPr>
        <w:rPr>
          <w:rFonts w:cstheme="minorHAnsi"/>
        </w:rPr>
      </w:pPr>
      <w:bookmarkStart w:id="4" w:name="_GoBack"/>
      <w:bookmarkEnd w:id="4"/>
      <w:r w:rsidRPr="006964ED">
        <w:rPr>
          <w:rFonts w:cstheme="minorHAnsi"/>
        </w:rPr>
        <w:t>Standard Arrhenius plots – plot everything and see</w:t>
      </w:r>
    </w:p>
    <w:p w14:paraId="70C49EB5" w14:textId="77777777" w:rsidR="00A54D7D" w:rsidRDefault="00A54D7D" w:rsidP="005F4773">
      <w:pPr>
        <w:ind w:firstLine="0"/>
        <w:rPr>
          <w:rFonts w:cstheme="minorHAnsi"/>
        </w:rPr>
      </w:pPr>
    </w:p>
    <w:p w14:paraId="0FA31811" w14:textId="6DEAE909" w:rsidR="00894AA5" w:rsidRDefault="00894AA5" w:rsidP="00CE24E5">
      <w:pPr>
        <w:ind w:firstLine="0"/>
        <w:rPr>
          <w:rFonts w:cstheme="minorHAnsi"/>
        </w:rPr>
      </w:pPr>
    </w:p>
    <w:p w14:paraId="14969F2E" w14:textId="2D439D5E" w:rsidR="00B75BC8" w:rsidRDefault="006964ED" w:rsidP="00E123C0">
      <w:pPr>
        <w:keepNext/>
        <w:ind w:firstLine="0"/>
      </w:pPr>
      <w:r>
        <w:t xml:space="preserve"> </w:t>
      </w:r>
      <w:r w:rsidR="004B0C61">
        <w:rPr>
          <w:noProof/>
        </w:rPr>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00007827">
        <w:t>**</w:t>
      </w:r>
    </w:p>
    <w:p w14:paraId="71656FCA" w14:textId="373EFF98" w:rsidR="00A6289D" w:rsidRDefault="00E123C0" w:rsidP="00E123C0">
      <w:pPr>
        <w:pStyle w:val="Caption"/>
      </w:pPr>
      <w:bookmarkStart w:id="5" w:name="_Ref477446399"/>
      <w:r>
        <w:t xml:space="preserve">Figure </w:t>
      </w:r>
      <w:fldSimple w:instr=" SEQ Figure \* ARABIC ">
        <w:r w:rsidR="00863A8A">
          <w:rPr>
            <w:noProof/>
          </w:rPr>
          <w:t>3</w:t>
        </w:r>
      </w:fldSimple>
      <w:bookmarkEnd w:id="5"/>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79985C6B" w:rsidR="0091550E" w:rsidRDefault="00E41B72" w:rsidP="0091550E">
      <w:pPr>
        <w:keepNext/>
        <w:ind w:firstLine="0"/>
      </w:pPr>
      <w:r>
        <w:rPr>
          <w:noProof/>
        </w:rPr>
        <w:drawing>
          <wp:inline distT="0" distB="0" distL="0" distR="0" wp14:anchorId="651E6ACE" wp14:editId="235685B5">
            <wp:extent cx="493776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hydration_profiles.jpg"/>
                    <pic:cNvPicPr/>
                  </pic:nvPicPr>
                  <pic:blipFill rotWithShape="1">
                    <a:blip r:embed="rId11" cstate="print">
                      <a:extLst>
                        <a:ext uri="{28A0092B-C50C-407E-A947-70E740481C1C}">
                          <a14:useLocalDpi xmlns:a14="http://schemas.microsoft.com/office/drawing/2010/main" val="0"/>
                        </a:ext>
                      </a:extLst>
                    </a:blip>
                    <a:srcRect b="2396"/>
                    <a:stretch/>
                  </pic:blipFill>
                  <pic:spPr bwMode="auto">
                    <a:xfrm>
                      <a:off x="0" y="0"/>
                      <a:ext cx="4937760" cy="5943600"/>
                    </a:xfrm>
                    <a:prstGeom prst="rect">
                      <a:avLst/>
                    </a:prstGeom>
                    <a:ln>
                      <a:noFill/>
                    </a:ln>
                    <a:extLst>
                      <a:ext uri="{53640926-AAD7-44D8-BBD7-CCE9431645EC}">
                        <a14:shadowObscured xmlns:a14="http://schemas.microsoft.com/office/drawing/2010/main"/>
                      </a:ext>
                    </a:extLst>
                  </pic:spPr>
                </pic:pic>
              </a:graphicData>
            </a:graphic>
          </wp:inline>
        </w:drawing>
      </w:r>
    </w:p>
    <w:p w14:paraId="2FF28B2C" w14:textId="123AF646" w:rsidR="00AB4159" w:rsidRPr="00C704FC" w:rsidRDefault="0091550E" w:rsidP="0022121A">
      <w:pPr>
        <w:pStyle w:val="Caption"/>
      </w:pPr>
      <w:bookmarkStart w:id="6" w:name="_Ref481414335"/>
      <w:r>
        <w:t xml:space="preserve">Figure </w:t>
      </w:r>
      <w:fldSimple w:instr=" SEQ Figure \* ARABIC ">
        <w:r w:rsidR="00863A8A">
          <w:rPr>
            <w:noProof/>
          </w:rPr>
          <w:t>4</w:t>
        </w:r>
      </w:fldSimple>
      <w:bookmarkEnd w:id="6"/>
      <w:r>
        <w:t xml:space="preserve">. </w:t>
      </w:r>
      <w:r w:rsidR="00AA6A33">
        <w:t>Concentration p</w:t>
      </w:r>
      <w:r>
        <w:t>rofiles across San Carlos olivine samples SC1-2</w:t>
      </w:r>
      <w:r w:rsidR="002A2A29">
        <w:t xml:space="preserve"> </w:t>
      </w:r>
      <w:r w:rsidR="00E41B72">
        <w:t>and SC1-7</w:t>
      </w:r>
      <w:r w:rsidR="002A2A29">
        <w:t xml:space="preserve">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863A8A">
        <w:t xml:space="preserve">Figure </w:t>
      </w:r>
      <w:r w:rsidR="00863A8A">
        <w:rPr>
          <w:noProof/>
        </w:rPr>
        <w:t>3</w:t>
      </w:r>
      <w:r w:rsidR="00FC166E">
        <w:fldChar w:fldCharType="end"/>
      </w:r>
      <w:r w:rsidR="00AB4159">
        <w:t xml:space="preserve"> and initial hydrogen contents from</w:t>
      </w:r>
      <w:r w:rsidR="00E23DA6">
        <w:t xml:space="preserve"> </w:t>
      </w:r>
      <w:r w:rsidR="00E23DA6">
        <w:fldChar w:fldCharType="begin"/>
      </w:r>
      <w:r w:rsidR="00E23DA6">
        <w:instrText xml:space="preserve"> REF _Ref482181791 \h </w:instrText>
      </w:r>
      <w:r w:rsidR="00E23DA6">
        <w:fldChar w:fldCharType="separate"/>
      </w:r>
      <w:r w:rsidR="00863A8A">
        <w:t xml:space="preserve">Table </w:t>
      </w:r>
      <w:r w:rsidR="00863A8A">
        <w:rPr>
          <w:noProof/>
        </w:rPr>
        <w:t>1</w:t>
      </w:r>
      <w:r w:rsidR="00E23DA6">
        <w:fldChar w:fldCharType="end"/>
      </w:r>
      <w:r w:rsidR="00AB4159">
        <w:t xml:space="preserve">. </w:t>
      </w:r>
      <w:r w:rsidR="0018740C">
        <w:t xml:space="preserve">Profiles constructed with alternative baselines are provided in </w:t>
      </w:r>
      <w:r w:rsidR="0018740C">
        <w:fldChar w:fldCharType="begin"/>
      </w:r>
      <w:r w:rsidR="0018740C">
        <w:instrText xml:space="preserve"> REF _Ref482272419 \r \h </w:instrText>
      </w:r>
      <w:r w:rsidR="0018740C">
        <w:fldChar w:fldCharType="separate"/>
      </w:r>
      <w:r w:rsidR="00863A8A">
        <w:t>Supplementary Figure 2</w:t>
      </w:r>
      <w:r w:rsidR="0018740C">
        <w:fldChar w:fldCharType="end"/>
      </w:r>
      <w:r w:rsidR="0018740C">
        <w:t xml:space="preserve"> and </w:t>
      </w:r>
      <w:r w:rsidR="0018740C">
        <w:fldChar w:fldCharType="begin"/>
      </w:r>
      <w:r w:rsidR="0018740C">
        <w:instrText xml:space="preserve"> REF _Ref482272422 \r \h </w:instrText>
      </w:r>
      <w:r w:rsidR="0018740C">
        <w:fldChar w:fldCharType="separate"/>
      </w:r>
      <w:r w:rsidR="00863A8A">
        <w:t>Supplementary Figure 3</w:t>
      </w:r>
      <w:r w:rsidR="0018740C">
        <w:fldChar w:fldCharType="end"/>
      </w:r>
      <w:r w:rsidR="0018740C">
        <w:t xml:space="preserve">. </w:t>
      </w:r>
      <w:r w:rsidR="00D367EB">
        <w:t>Grey</w:t>
      </w:r>
      <w:r w:rsidR="0022121A">
        <w:t xml:space="preserve"> curves show the expected diffusion curves based on the diffusivities (D) for </w:t>
      </w:r>
      <w:r w:rsidR="00E41B72">
        <w:t xml:space="preserve">the </w:t>
      </w:r>
      <w:r w:rsidR="0022121A">
        <w:t xml:space="preserve">proton-vacancy </w:t>
      </w:r>
      <w:r w:rsidR="00E41B72">
        <w:t xml:space="preserve">(p.v.) </w:t>
      </w:r>
      <w:r w:rsidR="0022121A">
        <w:t>mechanism diffusion at 1000°C</w:t>
      </w:r>
      <w:r w:rsidR="00FB04C3">
        <w:t xml:space="preserve"> (D</w:t>
      </w:r>
      <w:r w:rsidR="00FB04C3" w:rsidRPr="00FB04C3">
        <w:rPr>
          <w:vertAlign w:val="subscript"/>
        </w:rPr>
        <w:t>||a</w:t>
      </w:r>
      <w:r w:rsidR="00FB04C3">
        <w:t>=10</w:t>
      </w:r>
      <w:r w:rsidR="00FB04C3" w:rsidRPr="00FB04C3">
        <w:rPr>
          <w:vertAlign w:val="superscript"/>
        </w:rPr>
        <w:t>-12.8</w:t>
      </w:r>
      <w:r w:rsidR="00FB04C3">
        <w:t xml:space="preserve"> m</w:t>
      </w:r>
      <w:r w:rsidR="00FB04C3" w:rsidRPr="00FB04C3">
        <w:rPr>
          <w:vertAlign w:val="superscript"/>
        </w:rPr>
        <w:t>2</w:t>
      </w:r>
      <w:r w:rsidR="00FB04C3">
        <w:t>/s; D</w:t>
      </w:r>
      <w:r w:rsidR="00FB04C3" w:rsidRPr="00FB04C3">
        <w:rPr>
          <w:vertAlign w:val="subscript"/>
        </w:rPr>
        <w:t>||b</w:t>
      </w:r>
      <w:r w:rsidR="00FB04C3">
        <w:t>=-10</w:t>
      </w:r>
      <w:r w:rsidR="00FB04C3" w:rsidRPr="00FB04C3">
        <w:rPr>
          <w:vertAlign w:val="superscript"/>
        </w:rPr>
        <w:t>-13.2</w:t>
      </w:r>
      <w:r w:rsidR="00FB04C3">
        <w:t xml:space="preserve"> m</w:t>
      </w:r>
      <w:r w:rsidR="00FB04C3" w:rsidRPr="00FB04C3">
        <w:rPr>
          <w:vertAlign w:val="superscript"/>
        </w:rPr>
        <w:t>2</w:t>
      </w:r>
      <w:r w:rsidR="00FB04C3">
        <w:t>/s; D</w:t>
      </w:r>
      <w:r w:rsidR="00FB04C3" w:rsidRPr="00FB04C3">
        <w:rPr>
          <w:vertAlign w:val="subscript"/>
        </w:rPr>
        <w:t>||c</w:t>
      </w:r>
      <w:r w:rsidR="00FB04C3">
        <w:t>=10</w:t>
      </w:r>
      <w:r w:rsidR="00FB04C3" w:rsidRPr="00FB04C3">
        <w:rPr>
          <w:vertAlign w:val="superscript"/>
        </w:rPr>
        <w:t>-11.8</w:t>
      </w:r>
      <w:r w:rsidR="00FB04C3">
        <w:t xml:space="preserve"> m</w:t>
      </w:r>
      <w:r w:rsidR="00FB04C3" w:rsidRPr="00FB04C3">
        <w:rPr>
          <w:vertAlign w:val="superscript"/>
        </w:rPr>
        <w:t>2</w:t>
      </w:r>
      <w:r w:rsidR="00FB04C3">
        <w:t>/s)</w:t>
      </w:r>
      <w:r w:rsidR="0022121A">
        <w:t>, an initial “metastable equilibrium” concentration</w:t>
      </w:r>
      <w:r w:rsidR="00BA2831">
        <w:t xml:space="preserve"> equal to the mean concentration or peak height in the hydrated SC1-2 (dotted green lines</w:t>
      </w:r>
      <w:r w:rsidR="00E41B72">
        <w:t>, where all diffusion possible by the proton-polaron, or p.p., mechanism has been completed</w:t>
      </w:r>
      <w:r w:rsidR="00BA2831">
        <w:t>)</w:t>
      </w:r>
      <w:r w:rsidR="0022121A">
        <w:t xml:space="preserve"> and final concentration equal to the expected solubility of 112 ppm H</w:t>
      </w:r>
      <w:r w:rsidR="0022121A" w:rsidRPr="0022121A">
        <w:rPr>
          <w:vertAlign w:val="subscript"/>
        </w:rPr>
        <w:t>2</w:t>
      </w:r>
      <w:r w:rsidR="0022121A">
        <w:t>O</w:t>
      </w:r>
      <w:r w:rsidR="00BA2831">
        <w:t xml:space="preserve">. </w:t>
      </w:r>
      <w:r w:rsidR="00CB2856">
        <w:t xml:space="preserve">Thin orange lines show </w:t>
      </w:r>
      <w:r w:rsidR="00E41B72">
        <w:t xml:space="preserve">estimated </w:t>
      </w:r>
      <w:r w:rsidR="00CB2856">
        <w:t>diffusivities</w:t>
      </w:r>
      <w:r w:rsidR="00E41B72">
        <w:t xml:space="preserve"> changed || c to better fit the data.</w:t>
      </w:r>
    </w:p>
    <w:p w14:paraId="23BD0FA0" w14:textId="57835E56" w:rsidR="007873E2" w:rsidRDefault="000C68DF" w:rsidP="0063341B">
      <w:pPr>
        <w:keepNext/>
        <w:ind w:firstLine="0"/>
      </w:pPr>
      <w:r>
        <w:br w:type="column"/>
      </w:r>
      <w:r w:rsidR="006964ED">
        <w:rPr>
          <w:noProof/>
        </w:rPr>
        <w:lastRenderedPageBreak/>
        <w:drawing>
          <wp:inline distT="0" distB="0" distL="0" distR="0" wp14:anchorId="65C6FAFB" wp14:editId="76DF03B1">
            <wp:extent cx="5943600" cy="640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5_D_over_tim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p>
    <w:p w14:paraId="6C415E9E" w14:textId="2BB8EC37" w:rsidR="007873E2" w:rsidRPr="00C94650" w:rsidRDefault="007873E2" w:rsidP="007873E2">
      <w:pPr>
        <w:pStyle w:val="Caption"/>
      </w:pPr>
      <w:bookmarkStart w:id="7" w:name="_Ref482794235"/>
      <w:r>
        <w:t xml:space="preserve">Figure </w:t>
      </w:r>
      <w:fldSimple w:instr=" SEQ Figure \* ARABIC ">
        <w:r w:rsidR="00863A8A">
          <w:rPr>
            <w:noProof/>
          </w:rPr>
          <w:t>5</w:t>
        </w:r>
      </w:fldSimple>
      <w:bookmarkEnd w:id="7"/>
      <w:r>
        <w:t xml:space="preserve">. </w:t>
      </w:r>
      <w:r w:rsidR="00FE08B7">
        <w:t xml:space="preserve">Diffusivities (D) determined at two different temperatures, 800 and 1000°C, during hydration of San Carlos olivine SC1-7 </w:t>
      </w:r>
      <w:r w:rsidR="00944FB7">
        <w:t xml:space="preserve">primarily </w:t>
      </w:r>
      <w:r w:rsidR="00FE08B7">
        <w:t>by the proton-vacancy or “p.v” mechanism at 1000°C, dehydration of San Carlos olivine SC1-2 after partial hydration by the proton-polaron or “p.p” mechanism at 800°C, and dehydration of Kilauea Iki olivine Kiki first at 800°C and then 1000°C (</w:t>
      </w:r>
      <w:r w:rsidR="00FE08B7" w:rsidRPr="00FE08B7">
        <w:rPr>
          <w:b/>
        </w:rPr>
        <w:t>COMING SOON</w:t>
      </w:r>
      <w:r w:rsidR="00FE08B7">
        <w:t>)</w:t>
      </w:r>
      <w:r w:rsidR="00944FB7">
        <w:t xml:space="preserve"> compared with expected diffusivities for bulk H </w:t>
      </w:r>
      <w:r w:rsidR="00944FB7">
        <w:fldChar w:fldCharType="begin"/>
      </w:r>
      <w:r w:rsidR="00944FB7">
        <w:instrText xml:space="preserve"> ADDIN ZOTERO_ITEM CSL_CITATION {"citationID":"K48ByUve","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944FB7">
        <w:fldChar w:fldCharType="separate"/>
      </w:r>
      <w:r w:rsidR="00944FB7" w:rsidRPr="00944FB7">
        <w:rPr>
          <w:rFonts w:ascii="Calibri" w:hAnsi="Calibri"/>
        </w:rPr>
        <w:t>(Kohlstedt and Mackwell 1998)</w:t>
      </w:r>
      <w:r w:rsidR="00944FB7">
        <w:fldChar w:fldCharType="end"/>
      </w:r>
      <w:r w:rsidR="00944FB7">
        <w:t xml:space="preserve"> and peak-specific H incorporation mechanisms [Ti], [Mg], [Si], and [tri] in unoriented synthetic forsterite (Fo) </w:t>
      </w:r>
      <w:r w:rsidR="00944FB7">
        <w:fldChar w:fldCharType="begin"/>
      </w:r>
      <w:r w:rsidR="00944FB7">
        <w:instrText xml:space="preserve"> ADDIN ZOTERO_ITEM CSL_CITATION {"citationID":"Ox3Mvu6w","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944FB7">
        <w:fldChar w:fldCharType="separate"/>
      </w:r>
      <w:r w:rsidR="00944FB7" w:rsidRPr="00944FB7">
        <w:rPr>
          <w:rFonts w:ascii="Calibri" w:hAnsi="Calibri" w:cs="Times New Roman"/>
          <w:szCs w:val="24"/>
        </w:rPr>
        <w:t>(Padrón-Navarta, Hermann, and O’Neill 2014)</w:t>
      </w:r>
      <w:r w:rsidR="00944FB7">
        <w:fldChar w:fldCharType="end"/>
      </w:r>
      <w:r w:rsidR="00FE08B7">
        <w:t>.</w:t>
      </w:r>
      <w:r w:rsidR="00944FB7">
        <w:t xml:space="preserve"> Note diffusivities || [100], the fast direction in the p.p., are plotted in the 800°C panel, and diffusivities || [001], the fast direction in p.v., are plotted in the 1000°C panel.</w:t>
      </w:r>
      <w:r w:rsidR="00577F13">
        <w:t xml:space="preserve"> </w:t>
      </w:r>
      <w:r w:rsidR="00C94650">
        <w:rPr>
          <w:b/>
        </w:rPr>
        <w:t xml:space="preserve">Data and associated errors are reported in Table X. Note </w:t>
      </w:r>
      <w:r w:rsidR="00C94650">
        <w:t xml:space="preserve">that many of the data points, particularly for the early </w:t>
      </w:r>
      <w:r w:rsidR="00C94650">
        <w:lastRenderedPageBreak/>
        <w:t>stages of dehydration of SC1-2 are poorly constrained and so have very large reported errors that are not plotted here for clarity.</w:t>
      </w:r>
    </w:p>
    <w:p w14:paraId="3AA87CAD" w14:textId="77777777" w:rsidR="00FF0912" w:rsidRPr="00FF0912" w:rsidRDefault="00FF0912" w:rsidP="00FF0912"/>
    <w:p w14:paraId="13B84763" w14:textId="22D7BCF9" w:rsidR="00AC3C8D" w:rsidRDefault="00AC3C8D" w:rsidP="00AC3C8D">
      <w:pPr>
        <w:pStyle w:val="Heading2"/>
      </w:pPr>
      <w:r>
        <w:t>Dehydration</w:t>
      </w:r>
    </w:p>
    <w:p w14:paraId="31EA24EE" w14:textId="579EB238" w:rsidR="00B668B1" w:rsidRDefault="00E721C2" w:rsidP="00B668B1">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863A8A">
        <w:t xml:space="preserve">Figure </w:t>
      </w:r>
      <w:r w:rsidR="00863A8A">
        <w:rPr>
          <w:noProof/>
        </w:rPr>
        <w:t>6</w:t>
      </w:r>
      <w:r w:rsidR="00E07129">
        <w:fldChar w:fldCharType="end"/>
      </w:r>
      <w:r w:rsidR="00E07129">
        <w:t>)</w:t>
      </w:r>
      <w:r w:rsidR="006C1D09">
        <w:t>.</w:t>
      </w:r>
      <w:r w:rsidR="00FE570E">
        <w:t xml:space="preserve"> </w:t>
      </w:r>
      <w:r w:rsidR="00100C0F">
        <w:t>Quadratic baselines were used to construct water loss profiles (</w:t>
      </w:r>
      <w:r w:rsidR="00100C0F">
        <w:fldChar w:fldCharType="begin"/>
      </w:r>
      <w:r w:rsidR="00100C0F">
        <w:instrText xml:space="preserve"> REF _Ref482090897 \h </w:instrText>
      </w:r>
      <w:r w:rsidR="00100C0F">
        <w:fldChar w:fldCharType="separate"/>
      </w:r>
      <w:r w:rsidR="00863A8A">
        <w:t xml:space="preserve">Figure </w:t>
      </w:r>
      <w:r w:rsidR="00863A8A">
        <w:rPr>
          <w:noProof/>
        </w:rPr>
        <w:t>7</w:t>
      </w:r>
      <w:r w:rsidR="00100C0F">
        <w:fldChar w:fldCharType="end"/>
      </w:r>
      <w:r w:rsidR="00100C0F">
        <w:t xml:space="preserve">, </w:t>
      </w:r>
      <w:r w:rsidR="00B668B1">
        <w:rPr>
          <w:b/>
        </w:rPr>
        <w:fldChar w:fldCharType="begin"/>
      </w:r>
      <w:r w:rsidR="00B668B1">
        <w:instrText xml:space="preserve"> REF _Ref482861744 \h </w:instrText>
      </w:r>
      <w:r w:rsidR="00B668B1">
        <w:rPr>
          <w:b/>
        </w:rPr>
      </w:r>
      <w:r w:rsidR="00B668B1">
        <w:rPr>
          <w:b/>
        </w:rPr>
        <w:fldChar w:fldCharType="separate"/>
      </w:r>
      <w:r w:rsidR="00863A8A">
        <w:t xml:space="preserve">Figure </w:t>
      </w:r>
      <w:r w:rsidR="00863A8A">
        <w:rPr>
          <w:noProof/>
        </w:rPr>
        <w:t>8</w:t>
      </w:r>
      <w:r w:rsidR="00B668B1">
        <w:rPr>
          <w:b/>
        </w:rPr>
        <w:fldChar w:fldCharType="end"/>
      </w:r>
      <w:r w:rsidR="00100C0F">
        <w:t>)</w:t>
      </w:r>
      <w:r w:rsidR="00A16123">
        <w:t xml:space="preserve">. </w:t>
      </w:r>
      <w:r w:rsidR="00E64CC5">
        <w:t xml:space="preserve">These profiles were normalized to the initial hydrated concentrations. Several of the profiles are </w:t>
      </w:r>
      <w:r w:rsidR="007A27A4">
        <w:t>asymmetric</w:t>
      </w:r>
      <w:r w:rsidR="00E64CC5">
        <w:t>, which we attribute primarily to error in the quadratic baselines used. Linear baselines drawn between wavenumbers 3700 and 3200 cm</w:t>
      </w:r>
      <w:r w:rsidR="00E64CC5" w:rsidRPr="00103EBB">
        <w:rPr>
          <w:vertAlign w:val="superscript"/>
        </w:rPr>
        <w:t>-1</w:t>
      </w:r>
      <w:r w:rsidR="00E64CC5">
        <w:t xml:space="preserve"> remove much of this asymmetry (</w:t>
      </w:r>
      <w:r w:rsidR="00E64CC5">
        <w:fldChar w:fldCharType="begin"/>
      </w:r>
      <w:r w:rsidR="00E64CC5">
        <w:instrText xml:space="preserve"> REF _Ref482709737 \r \h </w:instrText>
      </w:r>
      <w:r w:rsidR="00E64CC5">
        <w:fldChar w:fldCharType="separate"/>
      </w:r>
      <w:r w:rsidR="00863A8A">
        <w:t>Supplementary Figure 4</w:t>
      </w:r>
      <w:r w:rsidR="00E64CC5">
        <w:fldChar w:fldCharType="end"/>
      </w:r>
      <w:r w:rsidR="00E64CC5">
        <w:t>) but could in some cases result in negative areas, particularly during the final dehydration steps and near edges (</w:t>
      </w:r>
      <w:r w:rsidR="00E64CC5">
        <w:fldChar w:fldCharType="begin"/>
      </w:r>
      <w:r w:rsidR="00E64CC5">
        <w:instrText xml:space="preserve"> REF _Ref482797798 \r \h </w:instrText>
      </w:r>
      <w:r w:rsidR="00E64CC5">
        <w:fldChar w:fldCharType="separate"/>
      </w:r>
      <w:r w:rsidR="00863A8A">
        <w:t>Supplementary Figure 5</w:t>
      </w:r>
      <w:r w:rsidR="00E64CC5">
        <w:fldChar w:fldCharType="end"/>
      </w:r>
      <w:r w:rsidR="00E64CC5">
        <w:t xml:space="preserve">). </w:t>
      </w:r>
      <w:r w:rsidR="00A16123">
        <w:t>P</w:t>
      </w:r>
      <w:r w:rsidR="00DF6271">
        <w:rPr>
          <w:rFonts w:cstheme="minorHAnsi"/>
        </w:rPr>
        <w:t>ath-integrated 3-dimensional diffusion modeling was performed to estimate the rate of hydrogen movement for each time step in SC1-2 (</w:t>
      </w:r>
      <w:r w:rsidR="005F5477">
        <w:rPr>
          <w:rFonts w:cstheme="minorHAnsi"/>
        </w:rPr>
        <w:fldChar w:fldCharType="begin"/>
      </w:r>
      <w:r w:rsidR="005F5477">
        <w:rPr>
          <w:rFonts w:cstheme="minorHAnsi"/>
        </w:rPr>
        <w:instrText xml:space="preserve"> REF _Ref482797859 \r \h </w:instrText>
      </w:r>
      <w:r w:rsidR="005F5477">
        <w:rPr>
          <w:rFonts w:cstheme="minorHAnsi"/>
        </w:rPr>
      </w:r>
      <w:r w:rsidR="005F5477">
        <w:rPr>
          <w:rFonts w:cstheme="minorHAnsi"/>
        </w:rPr>
        <w:fldChar w:fldCharType="separate"/>
      </w:r>
      <w:r w:rsidR="00863A8A">
        <w:rPr>
          <w:rFonts w:cstheme="minorHAnsi"/>
        </w:rPr>
        <w:t>Supplementary Figure 6</w:t>
      </w:r>
      <w:r w:rsidR="005F5477">
        <w:rPr>
          <w:rFonts w:cstheme="minorHAnsi"/>
        </w:rPr>
        <w:fldChar w:fldCharType="end"/>
      </w:r>
      <w:r w:rsidR="005F5477">
        <w:rPr>
          <w:rFonts w:cstheme="minorHAnsi"/>
        </w:rPr>
        <w:t xml:space="preserve"> </w:t>
      </w:r>
      <w:r w:rsidR="00DF6271">
        <w:rPr>
          <w:rFonts w:cstheme="minorHAnsi"/>
        </w:rPr>
        <w:t xml:space="preserve">through </w:t>
      </w:r>
      <w:r w:rsidR="00DF6271">
        <w:rPr>
          <w:rFonts w:cstheme="minorHAnsi"/>
        </w:rPr>
        <w:fldChar w:fldCharType="begin"/>
      </w:r>
      <w:r w:rsidR="00DF6271">
        <w:rPr>
          <w:rFonts w:cstheme="minorHAnsi"/>
        </w:rPr>
        <w:instrText xml:space="preserve"> REF _Ref482793206 \r \h </w:instrText>
      </w:r>
      <w:r w:rsidR="00DF6271">
        <w:rPr>
          <w:rFonts w:cstheme="minorHAnsi"/>
        </w:rPr>
      </w:r>
      <w:r w:rsidR="00DF6271">
        <w:rPr>
          <w:rFonts w:cstheme="minorHAnsi"/>
        </w:rPr>
        <w:fldChar w:fldCharType="separate"/>
      </w:r>
      <w:r w:rsidR="00863A8A">
        <w:rPr>
          <w:rFonts w:cstheme="minorHAnsi"/>
        </w:rPr>
        <w:t>Supplementary Figure 12</w:t>
      </w:r>
      <w:r w:rsidR="00DF6271">
        <w:rPr>
          <w:rFonts w:cstheme="minorHAnsi"/>
        </w:rPr>
        <w:fldChar w:fldCharType="end"/>
      </w:r>
      <w:r w:rsidR="00DF6271">
        <w:rPr>
          <w:rFonts w:cstheme="minorHAnsi"/>
        </w:rPr>
        <w:t>) and Kiki (</w:t>
      </w:r>
      <w:r w:rsidR="00DF6271" w:rsidRPr="007873E2">
        <w:rPr>
          <w:rFonts w:cstheme="minorHAnsi"/>
          <w:b/>
        </w:rPr>
        <w:t>COMING SOON</w:t>
      </w:r>
      <w:r w:rsidR="00DF6271">
        <w:rPr>
          <w:rFonts w:cstheme="minorHAnsi"/>
        </w:rPr>
        <w:t xml:space="preserve">), and the results are shown in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863A8A">
        <w:t xml:space="preserve">Figure </w:t>
      </w:r>
      <w:r w:rsidR="00863A8A">
        <w:rPr>
          <w:noProof/>
        </w:rPr>
        <w:t>5</w:t>
      </w:r>
      <w:r w:rsidR="00DF6271">
        <w:rPr>
          <w:rFonts w:cstheme="minorHAnsi"/>
        </w:rPr>
        <w:fldChar w:fldCharType="end"/>
      </w:r>
      <w:r w:rsidR="00DF6271">
        <w:rPr>
          <w:rFonts w:cstheme="minorHAnsi"/>
        </w:rPr>
        <w:t>.</w:t>
      </w:r>
      <w:r w:rsidR="0041766D">
        <w:t xml:space="preserve"> </w:t>
      </w:r>
    </w:p>
    <w:p w14:paraId="5FE65D59" w14:textId="2C5A6D75" w:rsidR="009868B8" w:rsidRDefault="0041766D" w:rsidP="0041766D">
      <w:r>
        <w:t>We determined</w:t>
      </w:r>
      <w:r w:rsidR="00100C0F">
        <w:t xml:space="preserve"> diffusivities for</w:t>
      </w:r>
      <w:r w:rsidR="00B668B1">
        <w:t xml:space="preserve"> bulk H,</w:t>
      </w:r>
      <w:r w:rsidR="00100C0F">
        <w:t xml:space="preserve"> [Si-Fe</w:t>
      </w:r>
      <w:r w:rsidR="00100C0F" w:rsidRPr="007D71B9">
        <w:rPr>
          <w:vertAlign w:val="superscript"/>
        </w:rPr>
        <w:t>2+</w:t>
      </w:r>
      <w:r w:rsidR="00100C0F">
        <w:t>] at 3600 cm</w:t>
      </w:r>
      <w:r w:rsidR="00100C0F" w:rsidRPr="007D71B9">
        <w:rPr>
          <w:vertAlign w:val="superscript"/>
        </w:rPr>
        <w:t>-1</w:t>
      </w:r>
      <w:r w:rsidR="00B668B1">
        <w:t>,</w:t>
      </w:r>
      <w:r w:rsidR="00100C0F">
        <w:t xml:space="preserve"> and [Ti-3525]</w:t>
      </w:r>
      <w:r>
        <w:t xml:space="preserve"> in San Carlos SC1-2</w:t>
      </w:r>
      <w:r w:rsidR="00100C0F">
        <w:t xml:space="preserve">. The other [Ti] peak and [Si] peaks profiles in SC1-2 are similar to [Ti-3525]. </w:t>
      </w:r>
      <w:r w:rsidR="00B668B1">
        <w:t xml:space="preserve">The [Si-Fe2+] peak is clearly slower than the rest of the peaks and was essentially immobile for the first 5 heating steps. After 43 hours, when the large majority of the initial H had left the crystal and the bulk of the remaining H was present in the [Si-Fe2+ peak], clear H-loss profiles could be observed, with apparent diffusivities that were relatively fast compared to the initial stages and with a fast direction || a. </w:t>
      </w:r>
      <w:r w:rsidR="00952CAD">
        <w:t>These [</w:t>
      </w:r>
      <w:r w:rsidR="0094159E">
        <w:t>Si-Fe2+] loss prof</w:t>
      </w:r>
      <w:r w:rsidR="009868B8">
        <w:t xml:space="preserve">iles also differ from the </w:t>
      </w:r>
      <w:r w:rsidR="0094159E">
        <w:t xml:space="preserve">majority of profiles observed in this study in that they did not appear to be going to zero near the edges, but rather to about 40% of the initial, which was the final concentration used when modeling the diffusivities. </w:t>
      </w:r>
      <w:r w:rsidR="009868B8">
        <w:t>Because this peak does not go to zero, the bulk H also cannot go to zero. Consequently, the final bulk H concentration was modeled as 15% of the initial homogeneous partially hydrated concentration.</w:t>
      </w:r>
    </w:p>
    <w:p w14:paraId="60E1F4B3" w14:textId="5B736B36" w:rsidR="00B668B1" w:rsidRDefault="00BB61C7" w:rsidP="0041766D">
      <w:r>
        <w:t>While the [Si-Fe</w:t>
      </w:r>
      <w:r w:rsidRPr="00976EF2">
        <w:rPr>
          <w:vertAlign w:val="superscript"/>
        </w:rPr>
        <w:t>2+</w:t>
      </w:r>
      <w:r>
        <w:t>] peak sped up, the [Ti-3525] peak began slowing down aft</w:t>
      </w:r>
      <w:r w:rsidR="00C25BDA">
        <w:t>er about 7 hours. To observe this,</w:t>
      </w:r>
      <w:r>
        <w:t xml:space="preserve"> compare the close </w:t>
      </w:r>
      <w:r w:rsidR="007A27A4">
        <w:t>correspondence</w:t>
      </w:r>
      <w:r>
        <w:t xml:space="preserve"> of the [Ti-3525] data with the expected proton-polaron curves after 7 hours (</w:t>
      </w:r>
      <w:r>
        <w:fldChar w:fldCharType="begin"/>
      </w:r>
      <w:r>
        <w:instrText xml:space="preserve"> REF _Ref484530636 \r \h </w:instrText>
      </w:r>
      <w:r>
        <w:fldChar w:fldCharType="separate"/>
      </w:r>
      <w:r w:rsidR="00863A8A">
        <w:t>Supplementary Figure 8</w:t>
      </w:r>
      <w:r>
        <w:fldChar w:fldCharType="end"/>
      </w:r>
      <w:r>
        <w:t xml:space="preserve">) with the increasing difference between the two in subsequent time-steps. The two mechanisms eventually come close to converging, but the [Ti-3525] peak is always slightly faster. </w:t>
      </w:r>
      <w:r w:rsidR="0072263C">
        <w:t>S</w:t>
      </w:r>
      <w:r w:rsidR="00100C0F">
        <w:t xml:space="preserve">ome </w:t>
      </w:r>
      <w:r w:rsidR="00A95EA6">
        <w:t xml:space="preserve">disordered </w:t>
      </w:r>
      <w:r w:rsidR="00100C0F">
        <w:t xml:space="preserve">[tri] peaks were </w:t>
      </w:r>
      <w:r w:rsidR="00976EF2">
        <w:t xml:space="preserve">also </w:t>
      </w:r>
      <w:r w:rsidR="00100C0F">
        <w:t>occasionally observed near the edge</w:t>
      </w:r>
      <w:r w:rsidR="00A95EA6">
        <w:t xml:space="preserve"> </w:t>
      </w:r>
      <w:r w:rsidR="0041766D">
        <w:t xml:space="preserve">of SC1-2 </w:t>
      </w:r>
      <w:r w:rsidR="00A95EA6">
        <w:t>(</w:t>
      </w:r>
      <w:r w:rsidR="00A95EA6">
        <w:fldChar w:fldCharType="begin"/>
      </w:r>
      <w:r w:rsidR="00A95EA6">
        <w:instrText xml:space="preserve"> REF _Ref482797798 \r \h </w:instrText>
      </w:r>
      <w:r w:rsidR="00A95EA6">
        <w:fldChar w:fldCharType="separate"/>
      </w:r>
      <w:r w:rsidR="00863A8A">
        <w:t>Supplementary Figure 5</w:t>
      </w:r>
      <w:r w:rsidR="00A95EA6">
        <w:fldChar w:fldCharType="end"/>
      </w:r>
      <w:r w:rsidR="00A95EA6">
        <w:t>)</w:t>
      </w:r>
      <w:r w:rsidR="0072263C">
        <w:t xml:space="preserve">, but these were so uncommon </w:t>
      </w:r>
      <w:r w:rsidR="00C25BDA">
        <w:t>that they are difficult to use to obtain diffusivities</w:t>
      </w:r>
      <w:r w:rsidR="00B668B1" w:rsidRPr="00B668B1">
        <w:t>.</w:t>
      </w:r>
    </w:p>
    <w:p w14:paraId="4238A819" w14:textId="2A1B8791" w:rsidR="00E1374B" w:rsidRDefault="00B668B1" w:rsidP="00836B26">
      <w:r w:rsidRPr="00B668B1">
        <w:t xml:space="preserve"> </w:t>
      </w:r>
      <w:r w:rsidR="00E1374B">
        <w:t>Experimentation on</w:t>
      </w:r>
      <w:r w:rsidR="0002670A">
        <w:t xml:space="preserve"> the Kilauea Iki sample took place in multiple stages. </w:t>
      </w:r>
      <w:r w:rsidR="00E1374B">
        <w:t xml:space="preserve">First, the sample was treated exactly the same way as SC1-2 during dehydration: heated for 1 and then a total of 8 hours at 800°C in a gas-mixing furnace at QFM-2. </w:t>
      </w:r>
      <w:r w:rsidR="00861D26">
        <w:t>This procedure resulted in some redistribution of the H</w:t>
      </w:r>
      <w:r w:rsidR="00C273A5">
        <w:t>, primarily</w:t>
      </w:r>
      <w:r w:rsidR="00861D26">
        <w:t xml:space="preserve"> from [tri-Fe</w:t>
      </w:r>
      <w:r w:rsidR="00861D26" w:rsidRPr="00861D26">
        <w:rPr>
          <w:vertAlign w:val="superscript"/>
        </w:rPr>
        <w:t>3+</w:t>
      </w:r>
      <w:r w:rsidR="00861D26">
        <w:t>] to [Si]</w:t>
      </w:r>
      <w:r w:rsidR="0041766D">
        <w:t xml:space="preserve"> (</w:t>
      </w:r>
      <w:r w:rsidR="0041766D">
        <w:fldChar w:fldCharType="begin"/>
      </w:r>
      <w:r w:rsidR="0041766D">
        <w:instrText xml:space="preserve"> REF _Ref482861744 \h </w:instrText>
      </w:r>
      <w:r w:rsidR="0041766D">
        <w:fldChar w:fldCharType="separate"/>
      </w:r>
      <w:r w:rsidR="00863A8A">
        <w:t xml:space="preserve">Figure </w:t>
      </w:r>
      <w:r w:rsidR="00863A8A">
        <w:rPr>
          <w:noProof/>
        </w:rPr>
        <w:t>8</w:t>
      </w:r>
      <w:r w:rsidR="0041766D">
        <w:fldChar w:fldCharType="end"/>
      </w:r>
      <w:r w:rsidR="0041766D">
        <w:t>)</w:t>
      </w:r>
      <w:r w:rsidR="00861D26">
        <w:t xml:space="preserve">, but did not produce clear H loss </w:t>
      </w:r>
      <w:r w:rsidR="00C273A5">
        <w:t xml:space="preserve">in bulk H </w:t>
      </w:r>
      <w:r w:rsidR="00861D26">
        <w:t>like what was observed in</w:t>
      </w:r>
      <w:r w:rsidR="00C273A5">
        <w:t xml:space="preserve"> the partially hydrated</w:t>
      </w:r>
      <w:r w:rsidR="00861D26">
        <w:t xml:space="preserve"> SC1-2</w:t>
      </w:r>
      <w:r w:rsidR="00C273A5">
        <w:t xml:space="preserve"> treated the same way</w:t>
      </w:r>
      <w:r w:rsidR="00861D26">
        <w:t>.</w:t>
      </w:r>
      <w:r w:rsidR="00C273A5">
        <w:t xml:space="preserve"> The difference between the two olivines is most apparent in the comparison between clear loss in the [Ti-3525] peak from SC1-2 after 7 hours of heating at 800°C (</w:t>
      </w:r>
      <w:r w:rsidR="00C273A5">
        <w:fldChar w:fldCharType="begin"/>
      </w:r>
      <w:r w:rsidR="00C273A5">
        <w:instrText xml:space="preserve"> REF _Ref484530636 \r \h </w:instrText>
      </w:r>
      <w:r w:rsidR="00C273A5">
        <w:fldChar w:fldCharType="separate"/>
      </w:r>
      <w:r w:rsidR="00863A8A">
        <w:t>Supplementary Figure 8</w:t>
      </w:r>
      <w:r w:rsidR="00C273A5">
        <w:fldChar w:fldCharType="end"/>
      </w:r>
      <w:r w:rsidR="00C273A5">
        <w:t>) compared to essentially no movement of the same peak in the similarly-sized Kilauea Iki sample after 8 hours of heating at the same temperature and oxygen fugacity (</w:t>
      </w:r>
      <w:r w:rsidR="00C273A5">
        <w:fldChar w:fldCharType="begin"/>
      </w:r>
      <w:r w:rsidR="00C273A5">
        <w:instrText xml:space="preserve"> REF _Ref484535787 \r \h </w:instrText>
      </w:r>
      <w:r w:rsidR="00C273A5">
        <w:fldChar w:fldCharType="separate"/>
      </w:r>
      <w:r w:rsidR="00863A8A">
        <w:t>Supplementary Figure 14</w:t>
      </w:r>
      <w:r w:rsidR="00C273A5">
        <w:fldChar w:fldCharType="end"/>
      </w:r>
      <w:r w:rsidR="00C273A5">
        <w:t xml:space="preserve">). </w:t>
      </w:r>
      <w:r w:rsidR="009F7CB9">
        <w:t>The rate of loss from the [tri-Fe3+] peak could be quantified from the loss profiles following the same procedure used for SC1-2 of starting with the expected proton-polaron mechanism diffusivities and all</w:t>
      </w:r>
      <w:r w:rsidR="009F7CB9" w:rsidRPr="005916D0">
        <w:t xml:space="preserve">owing the diffusivity to change || a. </w:t>
      </w:r>
      <w:r w:rsidR="005916D0">
        <w:t>The results are</w:t>
      </w:r>
      <w:r w:rsidR="009F7CB9" w:rsidRPr="005916D0">
        <w:t xml:space="preserve"> 10</w:t>
      </w:r>
      <w:r w:rsidR="009F7CB9" w:rsidRPr="005916D0">
        <w:rPr>
          <w:vertAlign w:val="superscript"/>
        </w:rPr>
        <w:t>-10.0±0.1</w:t>
      </w:r>
      <w:r w:rsidR="009F7CB9" w:rsidRPr="005916D0">
        <w:t xml:space="preserve"> m2/s at 1 hour and 10</w:t>
      </w:r>
      <w:r w:rsidR="009F7CB9" w:rsidRPr="005916D0">
        <w:rPr>
          <w:vertAlign w:val="superscript"/>
        </w:rPr>
        <w:t>-10.1±0.1</w:t>
      </w:r>
      <w:r w:rsidR="009F7CB9" w:rsidRPr="005916D0">
        <w:t xml:space="preserve"> m</w:t>
      </w:r>
      <w:r w:rsidR="009F7CB9" w:rsidRPr="005916D0">
        <w:rPr>
          <w:vertAlign w:val="superscript"/>
        </w:rPr>
        <w:t>2</w:t>
      </w:r>
      <w:r w:rsidR="009F7CB9" w:rsidRPr="005916D0">
        <w:t>/s at 8 hours</w:t>
      </w:r>
      <w:r w:rsidR="005916D0">
        <w:rPr>
          <w:b/>
        </w:rPr>
        <w:t>.</w:t>
      </w:r>
    </w:p>
    <w:p w14:paraId="1914F7B1" w14:textId="77777777" w:rsidR="009F7CB9" w:rsidRDefault="009F7CB9" w:rsidP="00836B26"/>
    <w:p w14:paraId="12D23DD2" w14:textId="77777777" w:rsidR="00E1374B" w:rsidRDefault="00E1374B" w:rsidP="00836B26"/>
    <w:p w14:paraId="4074A92C" w14:textId="1295AB1D" w:rsidR="005A41FB" w:rsidRDefault="00E461E4" w:rsidP="00836B26">
      <w:r>
        <w:lastRenderedPageBreak/>
        <w:t>During dehydration of the Kilauea Iki sample</w:t>
      </w:r>
      <w:r w:rsidR="00201E55">
        <w:t xml:space="preserve"> at 800°C</w:t>
      </w:r>
      <w:r>
        <w:t>,</w:t>
      </w:r>
      <w:r w:rsidR="008F2CC8">
        <w:t xml:space="preserve"> </w:t>
      </w:r>
      <w:r w:rsidR="003628BB">
        <w:t xml:space="preserve">clear profiles could </w:t>
      </w:r>
      <w:r>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Pr>
          <w:rFonts w:cstheme="minorHAnsi"/>
        </w:rPr>
        <w:t xml:space="preserve"> </w:t>
      </w:r>
      <w:r w:rsidR="004D3FD0">
        <w:rPr>
          <w:noProof/>
        </w:rPr>
        <w:drawing>
          <wp:inline distT="0" distB="0" distL="0" distR="0" wp14:anchorId="04DCCB74" wp14:editId="4F98E420">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_SC_vs_Kiki.jpg"/>
                    <pic:cNvPicPr/>
                  </pic:nvPicPr>
                  <pic:blipFill>
                    <a:blip r:embed="rId1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4E6ADF7" w14:textId="77777777" w:rsidR="00FF0912" w:rsidRDefault="005A41FB" w:rsidP="00846322">
      <w:pPr>
        <w:pStyle w:val="Caption"/>
      </w:pPr>
      <w:bookmarkStart w:id="8" w:name="_Ref480967392"/>
      <w:r>
        <w:t xml:space="preserve">Figure </w:t>
      </w:r>
      <w:fldSimple w:instr=" SEQ Figure \* ARABIC ">
        <w:r w:rsidR="00863A8A">
          <w:rPr>
            <w:noProof/>
          </w:rPr>
          <w:t>6</w:t>
        </w:r>
      </w:fldSimple>
      <w:bookmarkEnd w:id="8"/>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rsidR="00CC2740">
        <w:fldChar w:fldCharType="begin"/>
      </w:r>
      <w:r w:rsidR="00CC2740">
        <w:instrText xml:space="preserve"> REF _Ref482181791 \h </w:instrText>
      </w:r>
      <w:r w:rsidR="00CC2740">
        <w:fldChar w:fldCharType="separate"/>
      </w:r>
      <w:r w:rsidR="00863A8A">
        <w:t xml:space="preserve">Table </w:t>
      </w:r>
      <w:r w:rsidR="00863A8A">
        <w:rPr>
          <w:noProof/>
        </w:rPr>
        <w:t>1</w:t>
      </w:r>
      <w:r w:rsidR="00CC2740">
        <w:fldChar w:fldCharType="end"/>
      </w:r>
      <w:r w:rsidR="00CC2740">
        <w:t>)</w:t>
      </w:r>
      <w:r w:rsidR="00C53FE9">
        <w:t>, but the h</w:t>
      </w:r>
      <w:r>
        <w:t>ydrogen is incorporated into the structures in different ways, resulting in diff</w:t>
      </w:r>
      <w:r w:rsidR="006F5172">
        <w:t>erent peak locations and absorbances || [100]</w:t>
      </w:r>
      <w:r>
        <w:t xml:space="preserve">. </w:t>
      </w:r>
      <w:r w:rsidR="004D3FD0">
        <w:t>Quadratic</w:t>
      </w:r>
      <w:r w:rsidR="00C332C7">
        <w:t xml:space="preserve"> </w:t>
      </w:r>
      <w:r w:rsidR="007E5BCF">
        <w:t xml:space="preserve">baselines </w:t>
      </w:r>
      <w:r w:rsidR="004D3FD0">
        <w:t xml:space="preserve">like those shown in black </w:t>
      </w:r>
      <w:r w:rsidR="007E5BCF">
        <w:t xml:space="preserve">were </w:t>
      </w:r>
      <w:r w:rsidR="004D3FD0">
        <w:t>used to construct hydrogen loss profiles</w:t>
      </w:r>
      <w:r w:rsidR="00C332C7">
        <w:t>.</w:t>
      </w:r>
    </w:p>
    <w:p w14:paraId="74FAEE74" w14:textId="03820FB3" w:rsidR="00FF0912" w:rsidRDefault="00FF0912" w:rsidP="00846322">
      <w:pPr>
        <w:pStyle w:val="Caption"/>
      </w:pPr>
    </w:p>
    <w:p w14:paraId="23E05FE5" w14:textId="2FA10711" w:rsidR="00F90540" w:rsidRDefault="00FF0912" w:rsidP="00846322">
      <w:pPr>
        <w:pStyle w:val="Caption"/>
      </w:pPr>
      <w:r>
        <w:br w:type="column"/>
      </w:r>
      <w:r w:rsidR="00103EBB">
        <w:rPr>
          <w:noProof/>
        </w:rPr>
        <w:lastRenderedPageBreak/>
        <w:drawing>
          <wp:inline distT="0" distB="0" distL="0" distR="0" wp14:anchorId="78BB59D5" wp14:editId="0EF511E1">
            <wp:extent cx="5202936" cy="640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6_SC_dehydration_profiles_normaliz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2936" cy="6400800"/>
                    </a:xfrm>
                    <a:prstGeom prst="rect">
                      <a:avLst/>
                    </a:prstGeom>
                  </pic:spPr>
                </pic:pic>
              </a:graphicData>
            </a:graphic>
          </wp:inline>
        </w:drawing>
      </w:r>
    </w:p>
    <w:p w14:paraId="61EBFD5C" w14:textId="514930E5" w:rsidR="00103EBB" w:rsidRDefault="00F90540" w:rsidP="00F90540">
      <w:pPr>
        <w:pStyle w:val="Caption"/>
      </w:pPr>
      <w:bookmarkStart w:id="9" w:name="_Ref482090897"/>
      <w:r>
        <w:t xml:space="preserve">Figure </w:t>
      </w:r>
      <w:fldSimple w:instr=" SEQ Figure \* ARABIC ">
        <w:r w:rsidR="00863A8A">
          <w:rPr>
            <w:noProof/>
          </w:rPr>
          <w:t>7</w:t>
        </w:r>
      </w:fldSimple>
      <w:bookmarkEnd w:id="9"/>
      <w:r>
        <w:t xml:space="preserve">. Profiles of bulk H (top) and two peaks during step-wise dehydration of partially hydrated San Carlos olivine SC1-2 at </w:t>
      </w:r>
      <w:r w:rsidR="00051482">
        <w:t xml:space="preserve">1 </w:t>
      </w:r>
      <w:r w:rsidR="007A27A4">
        <w:t>atm</w:t>
      </w:r>
      <w:r w:rsidR="00051482">
        <w:t xml:space="preserve">,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863A8A">
        <w:t xml:space="preserve">Table </w:t>
      </w:r>
      <w:r w:rsidR="00863A8A">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 xml:space="preserve">We attribute the </w:t>
      </w:r>
      <w:r w:rsidR="007A27A4">
        <w:t>asymmetry</w:t>
      </w:r>
      <w:r w:rsidR="00103EBB">
        <w:t xml:space="preserve">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863A8A">
        <w:t xml:space="preserve">Figure </w:t>
      </w:r>
      <w:r w:rsidR="00863A8A">
        <w:rPr>
          <w:noProof/>
        </w:rPr>
        <w:t>6</w:t>
      </w:r>
      <w:r w:rsidR="00103EBB">
        <w:fldChar w:fldCharType="end"/>
      </w:r>
      <w:r w:rsidR="00103EBB">
        <w:t xml:space="preserve">) and the true baselines, which could not be easily determined and also appeared to change over time. </w:t>
      </w:r>
    </w:p>
    <w:p w14:paraId="4937BBC7" w14:textId="77777777" w:rsidR="00861D26" w:rsidRDefault="00861D26" w:rsidP="00861D26">
      <w:pPr>
        <w:ind w:firstLine="0"/>
      </w:pPr>
    </w:p>
    <w:p w14:paraId="73AE06FC" w14:textId="77777777" w:rsidR="00861D26" w:rsidRDefault="00861D26" w:rsidP="00861D26">
      <w:pPr>
        <w:keepNext/>
        <w:ind w:firstLine="0"/>
      </w:pPr>
      <w:r>
        <w:rPr>
          <w:noProof/>
        </w:rPr>
        <w:lastRenderedPageBreak/>
        <w:drawing>
          <wp:inline distT="0" distB="0" distL="0" distR="0" wp14:anchorId="208C9987" wp14:editId="1E04AEAA">
            <wp:extent cx="5943600" cy="7315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_kiki_profiles_800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7A2BA4A6" w14:textId="06BE5FCF" w:rsidR="00861D26" w:rsidRPr="00861D26" w:rsidRDefault="00861D26" w:rsidP="00861D26">
      <w:pPr>
        <w:pStyle w:val="Caption"/>
      </w:pPr>
      <w:bookmarkStart w:id="10" w:name="_Ref482861744"/>
      <w:r>
        <w:t xml:space="preserve">Figure </w:t>
      </w:r>
      <w:fldSimple w:instr=" SEQ Figure \* ARABIC ">
        <w:r w:rsidR="00863A8A">
          <w:rPr>
            <w:noProof/>
          </w:rPr>
          <w:t>8</w:t>
        </w:r>
      </w:fldSimple>
      <w:bookmarkEnd w:id="10"/>
      <w:r>
        <w:t xml:space="preserve">. Bulk and site-specific hydrogen profiles </w:t>
      </w:r>
      <w:r w:rsidR="002F4ABD">
        <w:t>relative to the initial measurements in</w:t>
      </w:r>
      <w:r>
        <w:t xml:space="preserve"> Kilauea Iki olivine following heat treatment at 800°C, 1 atm, and fO</w:t>
      </w:r>
      <w:r w:rsidRPr="00861D26">
        <w:rPr>
          <w:vertAlign w:val="subscript"/>
        </w:rPr>
        <w:t>2</w:t>
      </w:r>
      <w:r>
        <w:t xml:space="preserve"> of QFM-2.</w:t>
      </w:r>
    </w:p>
    <w:p w14:paraId="55B9E9F6" w14:textId="0D8697D3" w:rsidR="00C94AC1" w:rsidRDefault="00FF0912" w:rsidP="00C94AC1">
      <w:pPr>
        <w:pStyle w:val="Heading1"/>
      </w:pPr>
      <w:r>
        <w:br w:type="column"/>
      </w:r>
      <w:r w:rsidR="002633A9">
        <w:lastRenderedPageBreak/>
        <w:t>Supplementary Figures</w:t>
      </w:r>
    </w:p>
    <w:p w14:paraId="662038BC" w14:textId="77777777" w:rsidR="00C94AC1" w:rsidRDefault="00C94AC1" w:rsidP="00C94AC1">
      <w:pPr>
        <w:pStyle w:val="Heading1"/>
      </w:pPr>
      <w:r>
        <w:rPr>
          <w:noProof/>
        </w:rPr>
        <w:drawing>
          <wp:inline distT="0" distB="0" distL="0" distR="0" wp14:anchorId="2B19FDFC" wp14:editId="6ABB96F0">
            <wp:extent cx="416052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863A8A">
        <w:t xml:space="preserve">Figure </w:t>
      </w:r>
      <w:r w:rsidR="00863A8A">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863A8A">
        <w:t xml:space="preserve">Figure </w:t>
      </w:r>
      <w:r w:rsidR="00863A8A">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99A69DA">
            <wp:extent cx="4160520"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bookmarkStart w:id="11" w:name="_Ref482272419"/>
      <w:r>
        <w:t>Hydration profiles generated using linear baselines.</w:t>
      </w:r>
      <w:bookmarkEnd w:id="11"/>
    </w:p>
    <w:p w14:paraId="1AB3E830" w14:textId="71B4CCAF" w:rsidR="00C94AC1" w:rsidRPr="00C94AC1" w:rsidRDefault="00C94AC1" w:rsidP="00C94AC1">
      <w:pPr>
        <w:pStyle w:val="Heading1"/>
      </w:pPr>
      <w:r>
        <w:rPr>
          <w:noProof/>
        </w:rPr>
        <w:lastRenderedPageBreak/>
        <w:drawing>
          <wp:inline distT="0" distB="0" distL="0" distR="0" wp14:anchorId="7DCBB695" wp14:editId="73DBA2EA">
            <wp:extent cx="4160520" cy="640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60520" cy="6400800"/>
                    </a:xfrm>
                    <a:prstGeom prst="rect">
                      <a:avLst/>
                    </a:prstGeom>
                  </pic:spPr>
                </pic:pic>
              </a:graphicData>
            </a:graphic>
          </wp:inline>
        </w:drawing>
      </w:r>
    </w:p>
    <w:p w14:paraId="0853E000" w14:textId="62CAD7A9" w:rsidR="00C94AC1" w:rsidRDefault="006A3B19" w:rsidP="006A3B19">
      <w:pPr>
        <w:pStyle w:val="ListParagraph"/>
        <w:numPr>
          <w:ilvl w:val="0"/>
          <w:numId w:val="4"/>
        </w:numPr>
      </w:pPr>
      <w:bookmarkStart w:id="12" w:name="_Ref482272422"/>
      <w:r>
        <w:t xml:space="preserve">Hydration profiles generated using quadratic baselines that are more generous than those shown in </w:t>
      </w:r>
      <w:r>
        <w:fldChar w:fldCharType="begin"/>
      </w:r>
      <w:r>
        <w:instrText xml:space="preserve"> REF _Ref477446399 \h </w:instrText>
      </w:r>
      <w:r>
        <w:fldChar w:fldCharType="separate"/>
      </w:r>
      <w:r w:rsidR="00863A8A">
        <w:t xml:space="preserve">Figure </w:t>
      </w:r>
      <w:r w:rsidR="00863A8A">
        <w:rPr>
          <w:noProof/>
        </w:rPr>
        <w:t>3</w:t>
      </w:r>
      <w:r>
        <w:fldChar w:fldCharType="end"/>
      </w:r>
      <w:r>
        <w:t>.</w:t>
      </w:r>
      <w:bookmarkEnd w:id="12"/>
    </w:p>
    <w:p w14:paraId="5FD93AAB" w14:textId="77777777" w:rsidR="00787765" w:rsidRDefault="00787765" w:rsidP="00787765"/>
    <w:p w14:paraId="49A79B3A" w14:textId="12EEE23C" w:rsidR="00787765" w:rsidRDefault="00047269" w:rsidP="00051482">
      <w:pPr>
        <w:ind w:firstLine="0"/>
      </w:pPr>
      <w:r>
        <w:rPr>
          <w:noProof/>
        </w:rPr>
        <w:lastRenderedPageBreak/>
        <w:drawing>
          <wp:inline distT="0" distB="0" distL="0" distR="0" wp14:anchorId="7169DF93" wp14:editId="048AAACB">
            <wp:extent cx="594360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Fig4_SC_dehydration_profiles_linea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0083B01" w14:textId="3B58CC32" w:rsidR="00787765" w:rsidRDefault="00787765" w:rsidP="006A3B19">
      <w:pPr>
        <w:pStyle w:val="ListParagraph"/>
        <w:numPr>
          <w:ilvl w:val="0"/>
          <w:numId w:val="4"/>
        </w:numPr>
      </w:pPr>
      <w:bookmarkStart w:id="13" w:name="_Ref482092681"/>
      <w:bookmarkStart w:id="14" w:name="_Ref482272325"/>
      <w:bookmarkStart w:id="15"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863A8A">
        <w:t xml:space="preserve">Figure </w:t>
      </w:r>
      <w:r w:rsidR="00863A8A">
        <w:rPr>
          <w:noProof/>
        </w:rPr>
        <w:t>7</w:t>
      </w:r>
      <w:r w:rsidR="00304A48">
        <w:fldChar w:fldCharType="end"/>
      </w:r>
      <w:r w:rsidR="00304A48">
        <w:t xml:space="preserve"> </w:t>
      </w:r>
      <w:r>
        <w:t>generated using</w:t>
      </w:r>
      <w:bookmarkEnd w:id="13"/>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863A8A">
        <w:t xml:space="preserve">Figure </w:t>
      </w:r>
      <w:r w:rsidR="00863A8A">
        <w:rPr>
          <w:noProof/>
        </w:rPr>
        <w:t>2</w:t>
      </w:r>
      <w:r w:rsidR="00103EBB">
        <w:fldChar w:fldCharType="end"/>
      </w:r>
      <w:r w:rsidR="00440D0E">
        <w:t>.</w:t>
      </w:r>
      <w:bookmarkEnd w:id="14"/>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5"/>
      <w:r w:rsidR="00103EBB">
        <w:t xml:space="preserve"> </w:t>
      </w:r>
    </w:p>
    <w:p w14:paraId="588D8D94" w14:textId="3378D60E" w:rsidR="00034585" w:rsidRDefault="00034585" w:rsidP="00400FF5">
      <w:pPr>
        <w:ind w:left="360" w:firstLine="0"/>
      </w:pPr>
      <w:r>
        <w:br w:type="column"/>
      </w:r>
      <w:r w:rsidR="00023066">
        <w:rPr>
          <w:noProof/>
        </w:rPr>
        <w:lastRenderedPageBreak/>
        <w:drawing>
          <wp:inline distT="0" distB="0" distL="0" distR="0" wp14:anchorId="3DB8A3E3" wp14:editId="64EF94B7">
            <wp:extent cx="5327374" cy="3518453"/>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g5_LinearBaselinesBad.jpg"/>
                    <pic:cNvPicPr/>
                  </pic:nvPicPr>
                  <pic:blipFill rotWithShape="1">
                    <a:blip r:embed="rId20" cstate="print">
                      <a:extLst>
                        <a:ext uri="{28A0092B-C50C-407E-A947-70E740481C1C}">
                          <a14:useLocalDpi xmlns:a14="http://schemas.microsoft.com/office/drawing/2010/main" val="0"/>
                        </a:ext>
                      </a:extLst>
                    </a:blip>
                    <a:srcRect l="10368" t="3804"/>
                    <a:stretch/>
                  </pic:blipFill>
                  <pic:spPr bwMode="auto">
                    <a:xfrm>
                      <a:off x="0" y="0"/>
                      <a:ext cx="5327374" cy="3518453"/>
                    </a:xfrm>
                    <a:prstGeom prst="rect">
                      <a:avLst/>
                    </a:prstGeom>
                    <a:ln>
                      <a:noFill/>
                    </a:ln>
                    <a:extLst>
                      <a:ext uri="{53640926-AAD7-44D8-BBD7-CCE9431645EC}">
                        <a14:shadowObscured xmlns:a14="http://schemas.microsoft.com/office/drawing/2010/main"/>
                      </a:ext>
                    </a:extLst>
                  </pic:spPr>
                </pic:pic>
              </a:graphicData>
            </a:graphic>
          </wp:inline>
        </w:drawing>
      </w:r>
    </w:p>
    <w:p w14:paraId="1D0709C5" w14:textId="029D01C1" w:rsidR="00034585" w:rsidRDefault="00034585" w:rsidP="006A3B19">
      <w:pPr>
        <w:pStyle w:val="ListParagraph"/>
        <w:numPr>
          <w:ilvl w:val="0"/>
          <w:numId w:val="4"/>
        </w:numPr>
      </w:pPr>
      <w:bookmarkStart w:id="16" w:name="_Ref482797798"/>
      <w:r>
        <w:t xml:space="preserve">One example of an FTIR spectrum measured near the edge of San Carlos olivine SC1-2 </w:t>
      </w:r>
      <w:r w:rsidR="00C2763C">
        <w:t>for</w:t>
      </w:r>
      <w:r>
        <w:t xml:space="preserve"> which [tri] peaks (labeled) are observed and the baseline is strongly curved.</w:t>
      </w:r>
      <w:bookmarkEnd w:id="16"/>
      <w:r>
        <w:t xml:space="preserve"> </w:t>
      </w:r>
    </w:p>
    <w:p w14:paraId="6B92EE25" w14:textId="52D4A69D" w:rsidR="001947BA" w:rsidRDefault="001947BA" w:rsidP="001947BA"/>
    <w:p w14:paraId="2399EB09" w14:textId="229D4F4B" w:rsidR="008D4CC5" w:rsidRDefault="008A0ECB" w:rsidP="00023066">
      <w:pPr>
        <w:ind w:firstLine="0"/>
      </w:pPr>
      <w:bookmarkStart w:id="17" w:name="_Ref482092687"/>
      <w:bookmarkStart w:id="18" w:name="_Ref482272329"/>
      <w:r>
        <w:rPr>
          <w:noProof/>
        </w:rPr>
        <w:lastRenderedPageBreak/>
        <w:drawing>
          <wp:inline distT="0" distB="0" distL="0" distR="0" wp14:anchorId="07F7B363" wp14:editId="44B47097">
            <wp:extent cx="5943600" cy="7315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Fig6_SC_1h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4F1D3DF6" w14:textId="26300861" w:rsidR="008D4CC5" w:rsidRDefault="007C3829" w:rsidP="00E06573">
      <w:pPr>
        <w:pStyle w:val="ListParagraph"/>
        <w:numPr>
          <w:ilvl w:val="0"/>
          <w:numId w:val="4"/>
        </w:numPr>
      </w:pPr>
      <w:bookmarkStart w:id="19" w:name="_Ref482787831"/>
      <w:bookmarkStart w:id="20"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19"/>
      <w:r>
        <w:t>The dashed green curves show the least-squares best-fit diffusion curves when the diffusivity</w:t>
      </w:r>
      <w:r w:rsidR="0084718E">
        <w:t xml:space="preserve"> was</w:t>
      </w:r>
      <w:r w:rsidR="00C905EE">
        <w:t xml:space="preserve"> allowed to deviate from p.p. || [100]</w:t>
      </w:r>
      <w:r>
        <w:t>.</w:t>
      </w:r>
      <w:bookmarkEnd w:id="20"/>
    </w:p>
    <w:p w14:paraId="46228878" w14:textId="368793C8" w:rsidR="00853A24" w:rsidRDefault="00853A24" w:rsidP="00853A24">
      <w:pPr>
        <w:pStyle w:val="ListParagraph"/>
        <w:numPr>
          <w:ilvl w:val="0"/>
          <w:numId w:val="0"/>
        </w:numPr>
        <w:ind w:left="720"/>
      </w:pPr>
    </w:p>
    <w:p w14:paraId="5D47F674" w14:textId="6A8A46EA" w:rsidR="007C3829" w:rsidRDefault="008A0ECB" w:rsidP="00FF0912">
      <w:pPr>
        <w:ind w:firstLine="0"/>
      </w:pPr>
      <w:r>
        <w:rPr>
          <w:noProof/>
        </w:rPr>
        <w:drawing>
          <wp:inline distT="0" distB="0" distL="0" distR="0" wp14:anchorId="55CF7BEA" wp14:editId="3B70D257">
            <wp:extent cx="5459067" cy="6718852"/>
            <wp:effectExtent l="0" t="0" r="889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Fig7_SC_3hr.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60767" cy="6720945"/>
                    </a:xfrm>
                    <a:prstGeom prst="rect">
                      <a:avLst/>
                    </a:prstGeom>
                  </pic:spPr>
                </pic:pic>
              </a:graphicData>
            </a:graphic>
          </wp:inline>
        </w:drawing>
      </w:r>
    </w:p>
    <w:p w14:paraId="4E4167AA" w14:textId="0239F548" w:rsidR="00047269" w:rsidRDefault="00047269" w:rsidP="00047269">
      <w:pPr>
        <w:pStyle w:val="ListParagraph"/>
        <w:numPr>
          <w:ilvl w:val="0"/>
          <w:numId w:val="4"/>
        </w:numPr>
      </w:pPr>
      <w:r>
        <w:t xml:space="preserve">Measured dehydration curves in the uncut San Carlos olivine SC1-2 after the second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1BF22D99" w:rsidR="00047269" w:rsidRDefault="008A0ECB" w:rsidP="00FF0912">
      <w:pPr>
        <w:ind w:left="720" w:hanging="360"/>
      </w:pPr>
      <w:r>
        <w:rPr>
          <w:noProof/>
        </w:rPr>
        <w:lastRenderedPageBreak/>
        <w:drawing>
          <wp:inline distT="0" distB="0" distL="0" distR="0" wp14:anchorId="34CBF843" wp14:editId="5D2BF063">
            <wp:extent cx="5039140" cy="6202018"/>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Fig8_SC_7hr.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0664" cy="6203893"/>
                    </a:xfrm>
                    <a:prstGeom prst="rect">
                      <a:avLst/>
                    </a:prstGeom>
                  </pic:spPr>
                </pic:pic>
              </a:graphicData>
            </a:graphic>
          </wp:inline>
        </w:drawing>
      </w:r>
    </w:p>
    <w:p w14:paraId="7381644A" w14:textId="014D1A0D" w:rsidR="00047269" w:rsidRDefault="00047269" w:rsidP="00047269">
      <w:pPr>
        <w:pStyle w:val="ListParagraph"/>
        <w:numPr>
          <w:ilvl w:val="0"/>
          <w:numId w:val="4"/>
        </w:numPr>
      </w:pPr>
      <w:bookmarkStart w:id="21" w:name="_Ref484530636"/>
      <w:r>
        <w:t xml:space="preserve">Measured dehydration curves in the uncut San Carlos olivine SC1-2 after the third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Ti]. The best-fit curve shown for [Si] is a maximum estimate assuming a final [Si] level of 0.4 t</w:t>
      </w:r>
      <w:r w:rsidR="00332A75">
        <w:t>imes the initial hydrated state, and the best-fit curve shown for bulk H is a visual estimate. The least-squares best-fit to the bulk H data, 10</w:t>
      </w:r>
      <w:r w:rsidR="00332A75" w:rsidRPr="00332A75">
        <w:rPr>
          <w:vertAlign w:val="superscript"/>
        </w:rPr>
        <w:t>-12.7</w:t>
      </w:r>
      <w:r w:rsidR="00332A75">
        <w:rPr>
          <w:vertAlign w:val="superscript"/>
        </w:rPr>
        <w:t>±2.1</w:t>
      </w:r>
      <w:r w:rsidR="00332A75">
        <w:t xml:space="preserve"> m</w:t>
      </w:r>
      <w:r w:rsidR="00332A75" w:rsidRPr="00332A75">
        <w:rPr>
          <w:vertAlign w:val="superscript"/>
        </w:rPr>
        <w:t>2</w:t>
      </w:r>
      <w:r w:rsidR="00332A75">
        <w:t>/s, is l</w:t>
      </w:r>
      <w:r w:rsidR="00DA0F87">
        <w:t>ower but has a very large error that includes the visually estimated diffusivity of 10</w:t>
      </w:r>
      <w:r w:rsidR="00DA0F87" w:rsidRPr="00DA0F87">
        <w:rPr>
          <w:vertAlign w:val="superscript"/>
        </w:rPr>
        <w:t>-11.5</w:t>
      </w:r>
      <w:r w:rsidR="00DA0F87">
        <w:t xml:space="preserve"> m</w:t>
      </w:r>
      <w:r w:rsidR="00DA0F87" w:rsidRPr="00DA0F87">
        <w:rPr>
          <w:vertAlign w:val="superscript"/>
        </w:rPr>
        <w:t>2</w:t>
      </w:r>
      <w:r w:rsidR="00DA0F87">
        <w:t>/s.</w:t>
      </w:r>
      <w:bookmarkEnd w:id="21"/>
    </w:p>
    <w:p w14:paraId="048B4730" w14:textId="77777777" w:rsidR="006F4A94" w:rsidRDefault="006F4A94" w:rsidP="006F4A94">
      <w:pPr>
        <w:pStyle w:val="ListParagraph"/>
        <w:numPr>
          <w:ilvl w:val="0"/>
          <w:numId w:val="0"/>
        </w:numPr>
        <w:ind w:left="720"/>
      </w:pPr>
    </w:p>
    <w:p w14:paraId="484290AA" w14:textId="62C3A000" w:rsidR="00690133" w:rsidRDefault="008A0ECB" w:rsidP="00023066">
      <w:pPr>
        <w:ind w:left="720" w:hanging="360"/>
      </w:pPr>
      <w:r>
        <w:rPr>
          <w:noProof/>
        </w:rPr>
        <w:lastRenderedPageBreak/>
        <w:drawing>
          <wp:inline distT="0" distB="0" distL="0" distR="0" wp14:anchorId="05DE1B7C" wp14:editId="732E6633">
            <wp:extent cx="5394463" cy="6639339"/>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Fig9_SC_13hr.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95245" cy="6640301"/>
                    </a:xfrm>
                    <a:prstGeom prst="rect">
                      <a:avLst/>
                    </a:prstGeom>
                  </pic:spPr>
                </pic:pic>
              </a:graphicData>
            </a:graphic>
          </wp:inline>
        </w:drawing>
      </w:r>
    </w:p>
    <w:p w14:paraId="08AE4C38" w14:textId="7E55D1B5" w:rsidR="00690133" w:rsidRDefault="005A4566" w:rsidP="005A4566">
      <w:pPr>
        <w:pStyle w:val="ListParagraph"/>
        <w:numPr>
          <w:ilvl w:val="0"/>
          <w:numId w:val="4"/>
        </w:numPr>
      </w:pPr>
      <w:r>
        <w:t xml:space="preserve">Measured dehydration curves in the uncut San Carlos olivine SC1-2 after the four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288C84E8" w:rsidR="005A4566" w:rsidRDefault="005A4566" w:rsidP="005A4566">
      <w:pPr>
        <w:pStyle w:val="ListParagraph"/>
        <w:numPr>
          <w:ilvl w:val="0"/>
          <w:numId w:val="0"/>
        </w:numPr>
        <w:ind w:left="720"/>
      </w:pPr>
    </w:p>
    <w:p w14:paraId="056129EC" w14:textId="563D4F84" w:rsidR="00690133" w:rsidRDefault="008A0ECB" w:rsidP="00690133">
      <w:r>
        <w:rPr>
          <w:noProof/>
        </w:rPr>
        <w:lastRenderedPageBreak/>
        <w:drawing>
          <wp:inline distT="0" distB="0" distL="0" distR="0" wp14:anchorId="092057DE" wp14:editId="639F4297">
            <wp:extent cx="5378311" cy="66194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ppFig10_SC_19h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79503" cy="6620927"/>
                    </a:xfrm>
                    <a:prstGeom prst="rect">
                      <a:avLst/>
                    </a:prstGeom>
                  </pic:spPr>
                </pic:pic>
              </a:graphicData>
            </a:graphic>
          </wp:inline>
        </w:drawing>
      </w:r>
    </w:p>
    <w:p w14:paraId="02796ECB" w14:textId="4E56FE43" w:rsidR="005A4566" w:rsidRDefault="005A4566" w:rsidP="005A4566">
      <w:pPr>
        <w:pStyle w:val="ListParagraph"/>
        <w:numPr>
          <w:ilvl w:val="0"/>
          <w:numId w:val="4"/>
        </w:numPr>
      </w:pPr>
      <w:r>
        <w:t xml:space="preserve">Measured dehydration curves in the uncut San Carlos olivine SC1-2 after the fif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5CAA0667" w:rsidR="00617836" w:rsidRDefault="008A0ECB" w:rsidP="00350423">
      <w:pPr>
        <w:ind w:left="360" w:firstLine="0"/>
      </w:pPr>
      <w:r>
        <w:rPr>
          <w:noProof/>
        </w:rPr>
        <w:lastRenderedPageBreak/>
        <w:drawing>
          <wp:inline distT="0" distB="0" distL="0" distR="0" wp14:anchorId="01C478E9" wp14:editId="1C5B8CB5">
            <wp:extent cx="5507520" cy="6778486"/>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ppFig11_SC_43hr.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8432" cy="6779608"/>
                    </a:xfrm>
                    <a:prstGeom prst="rect">
                      <a:avLst/>
                    </a:prstGeom>
                  </pic:spPr>
                </pic:pic>
              </a:graphicData>
            </a:graphic>
          </wp:inline>
        </w:drawing>
      </w:r>
    </w:p>
    <w:p w14:paraId="0E0FD823" w14:textId="11E2ED44" w:rsidR="00617836" w:rsidRDefault="00617836" w:rsidP="00617836">
      <w:pPr>
        <w:pStyle w:val="ListParagraph"/>
        <w:numPr>
          <w:ilvl w:val="0"/>
          <w:numId w:val="4"/>
        </w:numPr>
      </w:pPr>
      <w:r>
        <w:t xml:space="preserve">Measured dehydration curves in the uncut San Carlos olivine SC1-2 after the six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w:t>
      </w:r>
      <w:r w:rsidR="006D2D0F">
        <w:t>Diffusion taking place 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14:paraId="7520DFAE" w14:textId="77777777" w:rsidR="00DB5030" w:rsidRDefault="00DB5030" w:rsidP="00DB5030">
      <w:pPr>
        <w:pStyle w:val="ListParagraph"/>
        <w:numPr>
          <w:ilvl w:val="0"/>
          <w:numId w:val="0"/>
        </w:numPr>
        <w:ind w:left="720"/>
      </w:pPr>
    </w:p>
    <w:p w14:paraId="59B79CB6" w14:textId="0E7EFF6B" w:rsidR="00DB5030" w:rsidRDefault="008A0ECB" w:rsidP="00FF0912">
      <w:pPr>
        <w:ind w:left="720" w:hanging="360"/>
      </w:pPr>
      <w:r>
        <w:rPr>
          <w:noProof/>
        </w:rPr>
        <w:lastRenderedPageBreak/>
        <w:drawing>
          <wp:inline distT="0" distB="0" distL="0" distR="0" wp14:anchorId="39195648" wp14:editId="3C4F3DCF">
            <wp:extent cx="5346010" cy="6579704"/>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ppFig12_SC_68h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47611" cy="6581675"/>
                    </a:xfrm>
                    <a:prstGeom prst="rect">
                      <a:avLst/>
                    </a:prstGeom>
                  </pic:spPr>
                </pic:pic>
              </a:graphicData>
            </a:graphic>
          </wp:inline>
        </w:drawing>
      </w:r>
    </w:p>
    <w:p w14:paraId="73A0A683" w14:textId="3E4F754D" w:rsidR="00DB5030" w:rsidRDefault="00DB5030" w:rsidP="00C475F7">
      <w:pPr>
        <w:pStyle w:val="ListParagraph"/>
        <w:numPr>
          <w:ilvl w:val="0"/>
          <w:numId w:val="4"/>
        </w:numPr>
      </w:pPr>
      <w:bookmarkStart w:id="22" w:name="_Ref482793206"/>
      <w:r>
        <w:t xml:space="preserve">Measured dehydration curves in the uncut San Carlos olivine SC1-2 after the seventh and final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554A4F">
        <w:instrText xml:space="preserve"> 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2"/>
      <w:r>
        <w:t xml:space="preserve"> </w:t>
      </w:r>
    </w:p>
    <w:p w14:paraId="71755D21" w14:textId="77777777" w:rsidR="00C475F7" w:rsidRDefault="00C475F7" w:rsidP="00C475F7">
      <w:pPr>
        <w:pStyle w:val="ListParagraph"/>
        <w:numPr>
          <w:ilvl w:val="0"/>
          <w:numId w:val="0"/>
        </w:numPr>
        <w:ind w:left="720"/>
      </w:pPr>
    </w:p>
    <w:p w14:paraId="74B7567F" w14:textId="4997D884" w:rsidR="00C475F7" w:rsidRDefault="008A0ECB" w:rsidP="00AF0EB3">
      <w:pPr>
        <w:ind w:left="720" w:hanging="360"/>
      </w:pPr>
      <w:r>
        <w:rPr>
          <w:noProof/>
        </w:rPr>
        <w:lastRenderedPageBreak/>
        <w:drawing>
          <wp:inline distT="0" distB="0" distL="0" distR="0" wp14:anchorId="615A0EED" wp14:editId="092DE72B">
            <wp:extent cx="5943600" cy="73152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uppFig13_kiki_1hr.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1F174670" w14:textId="5A2459B5" w:rsidR="00C475F7" w:rsidRDefault="00C475F7" w:rsidP="00C475F7">
      <w:pPr>
        <w:pStyle w:val="ListParagraph"/>
        <w:numPr>
          <w:ilvl w:val="0"/>
          <w:numId w:val="4"/>
        </w:numPr>
      </w:pPr>
      <w:r>
        <w:t xml:space="preserve">Measured H profiles in the uncut Kilauea Iki olivine after the first heating step shown in </w:t>
      </w:r>
      <w:r>
        <w:fldChar w:fldCharType="begin"/>
      </w:r>
      <w:r>
        <w:instrText xml:space="preserve"> REF _Ref482861744 \h </w:instrText>
      </w:r>
      <w:r>
        <w:fldChar w:fldCharType="separate"/>
      </w:r>
      <w:r w:rsidR="00863A8A">
        <w:t xml:space="preserve">Figure </w:t>
      </w:r>
      <w:r w:rsidR="00863A8A">
        <w:rPr>
          <w:noProof/>
        </w:rPr>
        <w:t>8</w:t>
      </w:r>
      <w:r>
        <w:fldChar w:fldCharType="end"/>
      </w:r>
      <w:r>
        <w:t xml:space="preserve"> and modeled diffusion curves. The dashed green curves show the least-squares best-fit diffusion curves when the diffusivity was allowed to deviate from p.p. || [100] for</w:t>
      </w:r>
      <w:r w:rsidR="00DF6368">
        <w:t xml:space="preserve"> [tri-Fe</w:t>
      </w:r>
      <w:r w:rsidR="00DF6368" w:rsidRPr="00DF6368">
        <w:rPr>
          <w:vertAlign w:val="superscript"/>
        </w:rPr>
        <w:t>3+</w:t>
      </w:r>
      <w:r>
        <w:t xml:space="preserve">]. The best-fit curves shown for </w:t>
      </w:r>
      <w:r w:rsidR="00DF6368">
        <w:t>bulk H, [T</w:t>
      </w:r>
      <w:r>
        <w:t>i], and [Si] are maximum estimate</w:t>
      </w:r>
      <w:r w:rsidR="009A3150">
        <w:t>s</w:t>
      </w:r>
      <w:r>
        <w:t xml:space="preserve"> of the diffusivities. </w:t>
      </w:r>
    </w:p>
    <w:p w14:paraId="16F78BB2" w14:textId="564AA6AC" w:rsidR="00AF0EB3" w:rsidRDefault="008A0ECB" w:rsidP="00AF0EB3">
      <w:pPr>
        <w:ind w:firstLine="0"/>
      </w:pPr>
      <w:r>
        <w:rPr>
          <w:noProof/>
        </w:rPr>
        <w:lastRenderedPageBreak/>
        <w:drawing>
          <wp:inline distT="0" distB="0" distL="0" distR="0" wp14:anchorId="08E8FE36" wp14:editId="0A862649">
            <wp:extent cx="5943600" cy="7315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uppFig14_kiki_8hr.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45E7691" w14:textId="466D5401" w:rsidR="00AF0EB3" w:rsidRDefault="00AF0EB3" w:rsidP="00AF0EB3">
      <w:pPr>
        <w:pStyle w:val="ListParagraph"/>
        <w:numPr>
          <w:ilvl w:val="0"/>
          <w:numId w:val="4"/>
        </w:numPr>
      </w:pPr>
      <w:bookmarkStart w:id="23" w:name="_Ref484535787"/>
      <w:r>
        <w:t xml:space="preserve">Measured H profiles in the uncut Kilauea Iki olivine after the </w:t>
      </w:r>
      <w:r w:rsidR="009A3150">
        <w:t>second</w:t>
      </w:r>
      <w:r>
        <w:t xml:space="preserve"> heating step shown in </w:t>
      </w:r>
      <w:r>
        <w:fldChar w:fldCharType="begin"/>
      </w:r>
      <w:r>
        <w:instrText xml:space="preserve"> REF _Ref482861744 \h </w:instrText>
      </w:r>
      <w:r>
        <w:fldChar w:fldCharType="separate"/>
      </w:r>
      <w:r w:rsidR="00863A8A">
        <w:t xml:space="preserve">Figure </w:t>
      </w:r>
      <w:r w:rsidR="00863A8A">
        <w:rPr>
          <w:noProof/>
        </w:rPr>
        <w:t>8</w:t>
      </w:r>
      <w:r>
        <w:fldChar w:fldCharType="end"/>
      </w:r>
      <w:r>
        <w:t xml:space="preserve"> and modeled diffusion curves. The dashed green curves show the least-squares best-fit diffusion curves when the diffusivity was allowed to deviate from p.p. || [100] for [tri-Fe</w:t>
      </w:r>
      <w:r w:rsidRPr="00DF6368">
        <w:rPr>
          <w:vertAlign w:val="superscript"/>
        </w:rPr>
        <w:t>3+</w:t>
      </w:r>
      <w:r>
        <w:t>]. The best-fit curves shown for bulk H, [Ti], and [i] are maximum estimate</w:t>
      </w:r>
      <w:r w:rsidR="009A3150">
        <w:t>s</w:t>
      </w:r>
      <w:r>
        <w:t xml:space="preserve"> of the diffusivities.</w:t>
      </w:r>
      <w:bookmarkEnd w:id="23"/>
      <w:r>
        <w:t xml:space="preserve"> </w:t>
      </w:r>
    </w:p>
    <w:p w14:paraId="6BAD7B66" w14:textId="08B3EAB2" w:rsidR="00320E91" w:rsidRDefault="00320E91" w:rsidP="00320E91">
      <w:pPr>
        <w:ind w:left="360" w:firstLine="0"/>
      </w:pPr>
      <w:r>
        <w:rPr>
          <w:noProof/>
        </w:rPr>
        <w:lastRenderedPageBreak/>
        <w:drawing>
          <wp:inline distT="0" distB="0" distL="0" distR="0" wp14:anchorId="793F6B21" wp14:editId="0510FCA1">
            <wp:extent cx="5652880" cy="695739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Fig15_kiki_1000C_3hr.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55715" cy="6960880"/>
                    </a:xfrm>
                    <a:prstGeom prst="rect">
                      <a:avLst/>
                    </a:prstGeom>
                  </pic:spPr>
                </pic:pic>
              </a:graphicData>
            </a:graphic>
          </wp:inline>
        </w:drawing>
      </w:r>
    </w:p>
    <w:p w14:paraId="1872B78E" w14:textId="5E77D6A4" w:rsidR="00320E91" w:rsidRDefault="00320E91" w:rsidP="00AF0EB3">
      <w:pPr>
        <w:pStyle w:val="ListParagraph"/>
        <w:numPr>
          <w:ilvl w:val="0"/>
          <w:numId w:val="4"/>
        </w:numPr>
      </w:pPr>
      <w:r>
        <w:t>M</w:t>
      </w:r>
      <w:r w:rsidR="007A27A4">
        <w:t>easured H profiles in uncu</w:t>
      </w:r>
      <w:r>
        <w:t>t Kilauea Iki olivine after the first heating step at 1000°C. The in</w:t>
      </w:r>
      <w:r w:rsidR="007A27A4">
        <w:t>it</w:t>
      </w:r>
      <w:r>
        <w:t xml:space="preserve">ial (thin grey dashed line) is taken as the average </w:t>
      </w:r>
      <w:r w:rsidR="007A27A4">
        <w:t>of final</w:t>
      </w:r>
      <w:r>
        <w:t xml:space="preserve"> profile measured at 800°C (</w:t>
      </w:r>
      <w:r>
        <w:fldChar w:fldCharType="begin"/>
      </w:r>
      <w:r>
        <w:instrText xml:space="preserve"> REF _Ref484535787 \r \h </w:instrText>
      </w:r>
      <w:r>
        <w:fldChar w:fldCharType="separate"/>
      </w:r>
      <w:r>
        <w:t>Supplementary Figure 14</w:t>
      </w:r>
      <w:r>
        <w:fldChar w:fldCharType="end"/>
      </w:r>
      <w:r>
        <w:t xml:space="preserve">). </w:t>
      </w:r>
      <w:r w:rsidR="007A27A4">
        <w:t>If the proton-polaron</w:t>
      </w:r>
      <w:r>
        <w:t xml:space="preserve"> (p.p.) mechanism were operating, all of the H would have left the crystal, but H loss is in all cases </w:t>
      </w:r>
      <w:r w:rsidR="007A27A4">
        <w:t xml:space="preserve">slightly </w:t>
      </w:r>
      <w:r>
        <w:t xml:space="preserve">too fast to be attributed solely to the proton-vacancy (p.v.) mechanism. The dashed purple lines represent the expected profiles assuming </w:t>
      </w:r>
      <w:r w:rsidR="007A27A4">
        <w:t>diffusivities</w:t>
      </w:r>
      <w:r>
        <w:t xml:space="preserve"> that are linear mixture </w:t>
      </w:r>
      <w:r w:rsidR="007A27A4">
        <w:t>of the</w:t>
      </w:r>
      <w:r>
        <w:t xml:space="preserve"> p.p. and p.v. </w:t>
      </w:r>
      <w:r w:rsidR="007A27A4">
        <w:t>mechanisms</w:t>
      </w:r>
      <w:r>
        <w:t xml:space="preserve">. </w:t>
      </w:r>
    </w:p>
    <w:p w14:paraId="7131F9DF" w14:textId="45BE0873" w:rsidR="007A27A4" w:rsidRDefault="007A27A4" w:rsidP="007A27A4">
      <w:pPr>
        <w:ind w:left="360" w:firstLine="0"/>
      </w:pPr>
      <w:r>
        <w:rPr>
          <w:noProof/>
        </w:rPr>
        <w:lastRenderedPageBreak/>
        <w:drawing>
          <wp:inline distT="0" distB="0" distL="0" distR="0" wp14:anchorId="2656EE42" wp14:editId="7951C620">
            <wp:extent cx="5523670" cy="6798365"/>
            <wp:effectExtent l="0" t="0" r="127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Fig16_kiki_1000C_6hr.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27136" cy="6802631"/>
                    </a:xfrm>
                    <a:prstGeom prst="rect">
                      <a:avLst/>
                    </a:prstGeom>
                  </pic:spPr>
                </pic:pic>
              </a:graphicData>
            </a:graphic>
          </wp:inline>
        </w:drawing>
      </w:r>
    </w:p>
    <w:p w14:paraId="7A2D5B9A" w14:textId="0D913A95" w:rsidR="007A27A4" w:rsidRDefault="007A27A4" w:rsidP="007A27A4">
      <w:pPr>
        <w:pStyle w:val="ListParagraph"/>
        <w:numPr>
          <w:ilvl w:val="0"/>
          <w:numId w:val="4"/>
        </w:numPr>
      </w:pPr>
      <w:r>
        <w:t xml:space="preserve">Measured H profiles in uncut Kilauea Iki olivine after the </w:t>
      </w:r>
      <w:r w:rsidR="00532B23">
        <w:t>secon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374EC33C" w14:textId="3C4B9D3D" w:rsidR="007A27A4" w:rsidRDefault="007A27A4" w:rsidP="007A27A4">
      <w:pPr>
        <w:ind w:firstLine="0"/>
      </w:pPr>
      <w:r>
        <w:rPr>
          <w:noProof/>
        </w:rPr>
        <w:lastRenderedPageBreak/>
        <w:drawing>
          <wp:inline distT="0" distB="0" distL="0" distR="0" wp14:anchorId="3BDBF3F8" wp14:editId="4E559DCB">
            <wp:extent cx="5652880" cy="69573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Fig17_kiki_1000C_7hr.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54529" cy="6959421"/>
                    </a:xfrm>
                    <a:prstGeom prst="rect">
                      <a:avLst/>
                    </a:prstGeom>
                  </pic:spPr>
                </pic:pic>
              </a:graphicData>
            </a:graphic>
          </wp:inline>
        </w:drawing>
      </w:r>
    </w:p>
    <w:p w14:paraId="70138128" w14:textId="4D2DB316" w:rsidR="007A27A4" w:rsidRDefault="007A27A4" w:rsidP="007A27A4">
      <w:pPr>
        <w:pStyle w:val="ListParagraph"/>
        <w:numPr>
          <w:ilvl w:val="0"/>
          <w:numId w:val="4"/>
        </w:numPr>
      </w:pPr>
      <w:r>
        <w:t xml:space="preserve">Measured H profiles in uncut Kilauea Iki olivine after the </w:t>
      </w:r>
      <w:r w:rsidR="00532B23">
        <w:t>thir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1A574101" w14:textId="72F6C076" w:rsidR="007A27A4" w:rsidRDefault="007A27A4" w:rsidP="007A27A4">
      <w:pPr>
        <w:pStyle w:val="ListParagraph"/>
        <w:numPr>
          <w:ilvl w:val="0"/>
          <w:numId w:val="0"/>
        </w:numPr>
        <w:ind w:left="720"/>
      </w:pPr>
      <w:r>
        <w:rPr>
          <w:noProof/>
        </w:rPr>
        <w:lastRenderedPageBreak/>
        <w:drawing>
          <wp:inline distT="0" distB="0" distL="0" distR="0" wp14:anchorId="7F425571" wp14:editId="060F905E">
            <wp:extent cx="5426765" cy="6679095"/>
            <wp:effectExtent l="0" t="0" r="254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Fig18_kiki_1000C_8hr.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28061" cy="6680690"/>
                    </a:xfrm>
                    <a:prstGeom prst="rect">
                      <a:avLst/>
                    </a:prstGeom>
                  </pic:spPr>
                </pic:pic>
              </a:graphicData>
            </a:graphic>
          </wp:inline>
        </w:drawing>
      </w:r>
    </w:p>
    <w:p w14:paraId="3DF5D0C7" w14:textId="3BD743F8" w:rsidR="007A27A4" w:rsidRDefault="007A27A4" w:rsidP="007A27A4">
      <w:pPr>
        <w:pStyle w:val="ListParagraph"/>
        <w:numPr>
          <w:ilvl w:val="0"/>
          <w:numId w:val="4"/>
        </w:numPr>
      </w:pPr>
      <w:r>
        <w:t xml:space="preserve">Measured H profiles in uncut Kilauea Iki olivine after the </w:t>
      </w:r>
      <w:r w:rsidR="00532B23">
        <w:t>fourth</w:t>
      </w:r>
      <w:r>
        <w:t xml:space="preserve"> heating step at 1000°C</w:t>
      </w:r>
      <w:r w:rsidR="00166B6D">
        <w:t xml:space="preserve"> and a higher oxygen fugacity than previous steps</w:t>
      </w:r>
      <w:r>
        <w:t>.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39202792" w14:textId="77777777" w:rsidR="007A27A4" w:rsidRDefault="007A27A4" w:rsidP="007A27A4">
      <w:pPr>
        <w:pStyle w:val="ListParagraph"/>
        <w:numPr>
          <w:ilvl w:val="0"/>
          <w:numId w:val="0"/>
        </w:numPr>
        <w:ind w:left="720"/>
      </w:pPr>
    </w:p>
    <w:p w14:paraId="5A43099B" w14:textId="77777777" w:rsidR="007A27A4" w:rsidRDefault="007A27A4" w:rsidP="007A27A4">
      <w:pPr>
        <w:pStyle w:val="ListParagraph"/>
        <w:numPr>
          <w:ilvl w:val="0"/>
          <w:numId w:val="0"/>
        </w:numPr>
        <w:ind w:left="720"/>
      </w:pPr>
    </w:p>
    <w:bookmarkEnd w:id="17"/>
    <w:bookmarkEnd w:id="18"/>
    <w:p w14:paraId="20A17D1B" w14:textId="6C8E6219" w:rsidR="003117B9" w:rsidRDefault="002633A9" w:rsidP="003117B9">
      <w:pPr>
        <w:pStyle w:val="Heading1"/>
      </w:pPr>
      <w:r>
        <w:br w:type="column"/>
      </w:r>
      <w:r w:rsidR="003117B9">
        <w:lastRenderedPageBreak/>
        <w:t>Bibliography</w:t>
      </w:r>
    </w:p>
    <w:p w14:paraId="1889EF10" w14:textId="77777777" w:rsidR="00202B56" w:rsidRPr="00202B56" w:rsidRDefault="003117B9" w:rsidP="00202B56">
      <w:pPr>
        <w:pStyle w:val="Bibliography"/>
        <w:rPr>
          <w:rFonts w:ascii="Calibri" w:hAnsi="Calibri"/>
        </w:rPr>
      </w:pPr>
      <w:r>
        <w:fldChar w:fldCharType="begin"/>
      </w:r>
      <w:r w:rsidR="00202B56">
        <w:instrText xml:space="preserve"> ADDIN ZOTERO_BIBL {"custom":[]} CSL_BIBLIOGRAPHY </w:instrText>
      </w:r>
      <w:r>
        <w:fldChar w:fldCharType="separate"/>
      </w:r>
      <w:r w:rsidR="00202B56" w:rsidRPr="00202B56">
        <w:rPr>
          <w:rFonts w:ascii="Calibri" w:hAnsi="Calibri"/>
        </w:rPr>
        <w:br/>
        <w:t>Bell, D. R., and G. R. Rossman</w:t>
      </w:r>
      <w:r w:rsidR="00202B56" w:rsidRPr="00202B56">
        <w:rPr>
          <w:rFonts w:ascii="Calibri" w:hAnsi="Calibri"/>
        </w:rPr>
        <w:br/>
        <w:t xml:space="preserve"> 1992</w:t>
      </w:r>
      <w:r w:rsidR="00202B56" w:rsidRPr="00202B56">
        <w:rPr>
          <w:rFonts w:ascii="Calibri" w:hAnsi="Calibri"/>
        </w:rPr>
        <w:tab/>
        <w:t>Water in Earth’s Mantle: The Role of Nominally Anhydrous Minerals. Science 255(5050). WOS:A1992HH74400043: 1391–1397.</w:t>
      </w:r>
    </w:p>
    <w:p w14:paraId="7EA50336" w14:textId="77777777" w:rsidR="00202B56" w:rsidRPr="00202B56" w:rsidRDefault="00202B56" w:rsidP="00202B56">
      <w:pPr>
        <w:pStyle w:val="Bibliography"/>
        <w:rPr>
          <w:rFonts w:ascii="Calibri" w:hAnsi="Calibri"/>
        </w:rPr>
      </w:pPr>
      <w:r w:rsidRPr="00202B56">
        <w:rPr>
          <w:rFonts w:ascii="Calibri" w:hAnsi="Calibri"/>
        </w:rPr>
        <w:br/>
        <w:t>Bell, D. R., G. R. Rossman, J. Maldener, D. Endisch, and F. Rauch</w:t>
      </w:r>
      <w:r w:rsidRPr="00202B56">
        <w:rPr>
          <w:rFonts w:ascii="Calibri" w:hAnsi="Calibri"/>
        </w:rPr>
        <w:br/>
        <w:t xml:space="preserve"> 2003</w:t>
      </w:r>
      <w:r w:rsidRPr="00202B56">
        <w:rPr>
          <w:rFonts w:ascii="Calibri" w:hAnsi="Calibri"/>
        </w:rPr>
        <w:tab/>
        <w:t>Hydroxide in Olivine: A Quantitative Determination of the Absolute Amount and Calibration of the IR Spectrum. Journal of Geophysical Research-Solid Earth 108(B2). WOS:000181985400002. ://WOS:000181985400002.</w:t>
      </w:r>
    </w:p>
    <w:p w14:paraId="1B793CFC" w14:textId="77777777" w:rsidR="00202B56" w:rsidRPr="00202B56" w:rsidRDefault="00202B56" w:rsidP="00202B56">
      <w:pPr>
        <w:pStyle w:val="Bibliography"/>
        <w:rPr>
          <w:rFonts w:ascii="Calibri" w:hAnsi="Calibri"/>
        </w:rPr>
      </w:pPr>
      <w:r w:rsidRPr="00202B56">
        <w:rPr>
          <w:rFonts w:ascii="Calibri" w:hAnsi="Calibri"/>
        </w:rPr>
        <w:br/>
        <w:t>Berry, A. J., J. Hermann, H. S. C. O’Neill, and G. J. Foran</w:t>
      </w:r>
      <w:r w:rsidRPr="00202B56">
        <w:rPr>
          <w:rFonts w:ascii="Calibri" w:hAnsi="Calibri"/>
        </w:rPr>
        <w:br/>
        <w:t xml:space="preserve"> 2005</w:t>
      </w:r>
      <w:r w:rsidRPr="00202B56">
        <w:rPr>
          <w:rFonts w:ascii="Calibri" w:hAnsi="Calibri"/>
        </w:rPr>
        <w:tab/>
        <w:t>Fingerprinting the Water Site in Mantle Olivine. Geology 33(11). WOS:000233059000008: 869–872.</w:t>
      </w:r>
    </w:p>
    <w:p w14:paraId="15254785" w14:textId="77777777" w:rsidR="00202B56" w:rsidRPr="00202B56" w:rsidRDefault="00202B56" w:rsidP="00202B56">
      <w:pPr>
        <w:pStyle w:val="Bibliography"/>
        <w:rPr>
          <w:rFonts w:ascii="Calibri" w:hAnsi="Calibri"/>
        </w:rPr>
      </w:pPr>
      <w:r w:rsidRPr="00202B56">
        <w:rPr>
          <w:rFonts w:ascii="Calibri" w:hAnsi="Calibri"/>
        </w:rPr>
        <w:br/>
        <w:t>Berry, A. J., A. M. Walker, J. Hermann, et al.</w:t>
      </w:r>
      <w:r w:rsidRPr="00202B56">
        <w:rPr>
          <w:rFonts w:ascii="Calibri" w:hAnsi="Calibri"/>
        </w:rPr>
        <w:br/>
        <w:t xml:space="preserve"> 2007</w:t>
      </w:r>
      <w:r w:rsidRPr="00202B56">
        <w:rPr>
          <w:rFonts w:ascii="Calibri" w:hAnsi="Calibri"/>
        </w:rPr>
        <w:tab/>
        <w:t>Titanium Substitution Mechanisms in Forsterite. Chemical Geology 242(1–2). WOS:000248433400010: 176–186.</w:t>
      </w:r>
    </w:p>
    <w:p w14:paraId="52358717" w14:textId="77777777" w:rsidR="00202B56" w:rsidRPr="00202B56" w:rsidRDefault="00202B56" w:rsidP="00202B56">
      <w:pPr>
        <w:pStyle w:val="Bibliography"/>
        <w:rPr>
          <w:rFonts w:ascii="Calibri" w:hAnsi="Calibri"/>
        </w:rPr>
      </w:pPr>
      <w:r w:rsidRPr="00202B56">
        <w:rPr>
          <w:rFonts w:ascii="Calibri" w:hAnsi="Calibri"/>
        </w:rPr>
        <w:br/>
        <w:t>Blanchard, Marc, Jannick Ingrin, Etienne Balan, István Kovács, and Anthony C. Withers</w:t>
      </w:r>
      <w:r w:rsidRPr="00202B56">
        <w:rPr>
          <w:rFonts w:ascii="Calibri" w:hAnsi="Calibri"/>
        </w:rPr>
        <w:br/>
        <w:t xml:space="preserve"> 2017</w:t>
      </w:r>
      <w:r w:rsidRPr="00202B56">
        <w:rPr>
          <w:rFonts w:ascii="Calibri" w:hAnsi="Calibri"/>
        </w:rPr>
        <w:tab/>
        <w:t>Effect of Iron and Trivalent Cations on OH Defects in Olivine. American Mineralogist 102(2): 302–311.</w:t>
      </w:r>
    </w:p>
    <w:p w14:paraId="6A8C6C06" w14:textId="77777777" w:rsidR="00202B56" w:rsidRPr="00202B56" w:rsidRDefault="00202B56" w:rsidP="00202B56">
      <w:pPr>
        <w:pStyle w:val="Bibliography"/>
        <w:rPr>
          <w:rFonts w:ascii="Calibri" w:hAnsi="Calibri"/>
        </w:rPr>
      </w:pPr>
      <w:r w:rsidRPr="00202B56">
        <w:rPr>
          <w:rFonts w:ascii="Calibri" w:hAnsi="Calibri"/>
        </w:rPr>
        <w:br/>
        <w:t>Demouchy, S., and S. Mackwell</w:t>
      </w:r>
      <w:r w:rsidRPr="00202B56">
        <w:rPr>
          <w:rFonts w:ascii="Calibri" w:hAnsi="Calibri"/>
        </w:rPr>
        <w:br/>
        <w:t xml:space="preserve"> 2006</w:t>
      </w:r>
      <w:r w:rsidRPr="00202B56">
        <w:rPr>
          <w:rFonts w:ascii="Calibri" w:hAnsi="Calibri"/>
        </w:rPr>
        <w:tab/>
        <w:t>Mechanisms of Hydrogen Incorporation and Diffusion in Iron-Bearing Olivine. Physics and Chemistry of Minerals 33(5). WOS:000240439000005: 347–355.</w:t>
      </w:r>
    </w:p>
    <w:p w14:paraId="281906E3" w14:textId="77777777" w:rsidR="00202B56" w:rsidRPr="00202B56" w:rsidRDefault="00202B56" w:rsidP="00202B56">
      <w:pPr>
        <w:pStyle w:val="Bibliography"/>
        <w:rPr>
          <w:rFonts w:ascii="Calibri" w:hAnsi="Calibri"/>
        </w:rPr>
      </w:pPr>
      <w:r w:rsidRPr="00202B56">
        <w:rPr>
          <w:rFonts w:ascii="Calibri" w:hAnsi="Calibri"/>
        </w:rPr>
        <w:br/>
        <w:t>Faul, Ulrich H., Christopher J. Cline II, Emmanuel C. David, Andrew J. Berry, and Ian Jackson</w:t>
      </w:r>
      <w:r w:rsidRPr="00202B56">
        <w:rPr>
          <w:rFonts w:ascii="Calibri" w:hAnsi="Calibri"/>
        </w:rPr>
        <w:br/>
        <w:t xml:space="preserve"> 2016</w:t>
      </w:r>
      <w:r w:rsidRPr="00202B56">
        <w:rPr>
          <w:rFonts w:ascii="Calibri" w:hAnsi="Calibri"/>
        </w:rPr>
        <w:tab/>
        <w:t>Titanium-Hydroxyl Defect-Controlled Rheology of the Earth’s Upper Mantle. Earth and Planetary Science Letters 452: 227–237.</w:t>
      </w:r>
    </w:p>
    <w:p w14:paraId="6329EABC" w14:textId="77777777" w:rsidR="00202B56" w:rsidRPr="00202B56" w:rsidRDefault="00202B56" w:rsidP="00202B56">
      <w:pPr>
        <w:pStyle w:val="Bibliography"/>
        <w:rPr>
          <w:rFonts w:ascii="Calibri" w:hAnsi="Calibri"/>
        </w:rPr>
      </w:pPr>
      <w:r w:rsidRPr="00202B56">
        <w:rPr>
          <w:rFonts w:ascii="Calibri" w:hAnsi="Calibri"/>
        </w:rPr>
        <w:br/>
        <w:t>Ferguson, David J., Helge M. Gonnermann, Philipp Ruprecht, et al.</w:t>
      </w:r>
      <w:r w:rsidRPr="00202B56">
        <w:rPr>
          <w:rFonts w:ascii="Calibri" w:hAnsi="Calibri"/>
        </w:rPr>
        <w:br/>
        <w:t xml:space="preserve"> 2016</w:t>
      </w:r>
      <w:r w:rsidRPr="00202B56">
        <w:rPr>
          <w:rFonts w:ascii="Calibri" w:hAnsi="Calibri"/>
        </w:rPr>
        <w:tab/>
        <w:t>Magma Decompression Rates during Explosive Eruptions of Kīlauea Volcano, Hawaii, Recorded by Melt Embayments. Bulletin of Volcanology 78(10): 71.</w:t>
      </w:r>
    </w:p>
    <w:p w14:paraId="5A1F17F2" w14:textId="77777777" w:rsidR="00202B56" w:rsidRPr="00202B56" w:rsidRDefault="00202B56" w:rsidP="00202B56">
      <w:pPr>
        <w:pStyle w:val="Bibliography"/>
        <w:rPr>
          <w:rFonts w:ascii="Calibri" w:hAnsi="Calibri"/>
        </w:rPr>
      </w:pPr>
      <w:r w:rsidRPr="00202B56">
        <w:rPr>
          <w:rFonts w:ascii="Calibri" w:hAnsi="Calibri"/>
        </w:rPr>
        <w:br/>
        <w:t>Ferriss, E.</w:t>
      </w:r>
      <w:r w:rsidRPr="00202B56">
        <w:rPr>
          <w:rFonts w:ascii="Calibri" w:hAnsi="Calibri"/>
        </w:rPr>
        <w:br/>
        <w:t xml:space="preserve"> 2015</w:t>
      </w:r>
      <w:r w:rsidRPr="00202B56">
        <w:rPr>
          <w:rFonts w:ascii="Calibri" w:hAnsi="Calibri"/>
        </w:rPr>
        <w:tab/>
        <w:t>Pynams: A Python Package for Interpreting FTIR Spectra of Nominally Anhydrous Minerals (NAMs). New York. https://github.com/EFerriss/pynams.</w:t>
      </w:r>
    </w:p>
    <w:p w14:paraId="75E67D19" w14:textId="77777777" w:rsidR="00202B56" w:rsidRPr="00202B56" w:rsidRDefault="00202B56" w:rsidP="00202B56">
      <w:pPr>
        <w:pStyle w:val="Bibliography"/>
        <w:rPr>
          <w:rFonts w:ascii="Calibri" w:hAnsi="Calibri"/>
        </w:rPr>
      </w:pPr>
      <w:r w:rsidRPr="00202B56">
        <w:rPr>
          <w:rFonts w:ascii="Calibri" w:hAnsi="Calibri"/>
        </w:rPr>
        <w:br/>
        <w:t>Ferriss, E., T. Plank, D. Walker, and M. Nettles</w:t>
      </w:r>
      <w:r w:rsidRPr="00202B56">
        <w:rPr>
          <w:rFonts w:ascii="Calibri" w:hAnsi="Calibri"/>
        </w:rPr>
        <w:br/>
        <w:t xml:space="preserve"> 2015</w:t>
      </w:r>
      <w:r w:rsidRPr="00202B56">
        <w:rPr>
          <w:rFonts w:ascii="Calibri" w:hAnsi="Calibri"/>
        </w:rPr>
        <w:tab/>
        <w:t>The Whole-Block Approach to Measuring Hydrogen Diffusivity in Nominally Anhydrous Minerals. American Mineralogist 100(4). WOS:000352175700017: 837–851.</w:t>
      </w:r>
    </w:p>
    <w:p w14:paraId="265A0E49" w14:textId="77777777" w:rsidR="00202B56" w:rsidRPr="00202B56" w:rsidRDefault="00202B56" w:rsidP="00202B56">
      <w:pPr>
        <w:pStyle w:val="Bibliography"/>
        <w:rPr>
          <w:rFonts w:ascii="Calibri" w:hAnsi="Calibri"/>
        </w:rPr>
      </w:pPr>
      <w:r w:rsidRPr="00202B56">
        <w:rPr>
          <w:rFonts w:ascii="Calibri" w:hAnsi="Calibri"/>
        </w:rPr>
        <w:br/>
        <w:t>Ferriss, Elizabeth, Terry Plank, and David Walker</w:t>
      </w:r>
      <w:r w:rsidRPr="00202B56">
        <w:rPr>
          <w:rFonts w:ascii="Calibri" w:hAnsi="Calibri"/>
        </w:rPr>
        <w:br/>
        <w:t xml:space="preserve"> 2016</w:t>
      </w:r>
      <w:r w:rsidRPr="00202B56">
        <w:rPr>
          <w:rFonts w:ascii="Calibri" w:hAnsi="Calibri"/>
        </w:rPr>
        <w:tab/>
        <w:t>Site-Specific Hydrogen Diffusion Rates during Clinopyroxene Dehydration. Contributions to Mineralogy and Petrology 171(6): 1–24.</w:t>
      </w:r>
    </w:p>
    <w:p w14:paraId="67E2D711" w14:textId="77777777" w:rsidR="00202B56" w:rsidRPr="00202B56" w:rsidRDefault="00202B56" w:rsidP="00202B56">
      <w:pPr>
        <w:pStyle w:val="Bibliography"/>
        <w:rPr>
          <w:rFonts w:ascii="Calibri" w:hAnsi="Calibri"/>
        </w:rPr>
      </w:pPr>
      <w:r w:rsidRPr="00202B56">
        <w:rPr>
          <w:rFonts w:ascii="Calibri" w:hAnsi="Calibri"/>
        </w:rPr>
        <w:lastRenderedPageBreak/>
        <w:br/>
        <w:t>Ingrin, J., J. Liu, C. Depecker, et al.</w:t>
      </w:r>
      <w:r w:rsidRPr="00202B56">
        <w:rPr>
          <w:rFonts w:ascii="Calibri" w:hAnsi="Calibri"/>
        </w:rPr>
        <w:br/>
        <w:t xml:space="preserve"> 2013</w:t>
      </w:r>
      <w:r w:rsidRPr="00202B56">
        <w:rPr>
          <w:rFonts w:ascii="Calibri" w:hAnsi="Calibri"/>
        </w:rPr>
        <w:tab/>
        <w:t>Low-Temperature Evolution of OH Bands in Synthetic Forsterite, Implication for the Nature of H Defects at High Pressure. Physics and Chemistry of Minerals 40(6). WOS:000319771000005: 499–510.</w:t>
      </w:r>
    </w:p>
    <w:p w14:paraId="04618B22" w14:textId="77777777" w:rsidR="00202B56" w:rsidRPr="00202B56" w:rsidRDefault="00202B56" w:rsidP="00202B56">
      <w:pPr>
        <w:pStyle w:val="Bibliography"/>
        <w:rPr>
          <w:rFonts w:ascii="Calibri" w:hAnsi="Calibri"/>
        </w:rPr>
      </w:pPr>
      <w:r w:rsidRPr="00202B56">
        <w:rPr>
          <w:rFonts w:ascii="Calibri" w:hAnsi="Calibri"/>
        </w:rPr>
        <w:br/>
        <w:t>Jollands, Michael C., José Alberto Padrón-Navarta, Jörg Hermann, and Hugh St.C. O’Neill</w:t>
      </w:r>
      <w:r w:rsidRPr="00202B56">
        <w:rPr>
          <w:rFonts w:ascii="Calibri" w:hAnsi="Calibri"/>
        </w:rPr>
        <w:br/>
        <w:t xml:space="preserve"> 2016</w:t>
      </w:r>
      <w:r w:rsidRPr="00202B56">
        <w:rPr>
          <w:rFonts w:ascii="Calibri" w:hAnsi="Calibri"/>
        </w:rPr>
        <w:tab/>
        <w:t>Hydrogen Diffusion in Ti-Doped Forsterite and the Preservation of Metastable Point Defects. American Mineralogist 101(7): 1560–1570.</w:t>
      </w:r>
    </w:p>
    <w:p w14:paraId="2D2356AB" w14:textId="77777777" w:rsidR="00202B56" w:rsidRPr="00202B56" w:rsidRDefault="00202B56" w:rsidP="00202B56">
      <w:pPr>
        <w:pStyle w:val="Bibliography"/>
        <w:rPr>
          <w:rFonts w:ascii="Calibri" w:hAnsi="Calibri"/>
        </w:rPr>
      </w:pPr>
      <w:r w:rsidRPr="00202B56">
        <w:rPr>
          <w:rFonts w:ascii="Calibri" w:hAnsi="Calibri"/>
        </w:rPr>
        <w:br/>
        <w:t>Keppler, Hans, and Joseph R. Smyth</w:t>
      </w:r>
      <w:r w:rsidRPr="00202B56">
        <w:rPr>
          <w:rFonts w:ascii="Calibri" w:hAnsi="Calibri"/>
        </w:rPr>
        <w:br/>
        <w:t xml:space="preserve"> 2006</w:t>
      </w:r>
      <w:r w:rsidRPr="00202B56">
        <w:rPr>
          <w:rFonts w:ascii="Calibri" w:hAnsi="Calibri"/>
        </w:rPr>
        <w:tab/>
        <w:t>Water in Nominally Anhydrous Minerals, vol.62. Reviews in Mineralogy and Geochemistry. Mineralogical Society of America.</w:t>
      </w:r>
    </w:p>
    <w:p w14:paraId="3FC0A441" w14:textId="77777777" w:rsidR="00202B56" w:rsidRPr="00202B56" w:rsidRDefault="00202B56" w:rsidP="00202B56">
      <w:pPr>
        <w:pStyle w:val="Bibliography"/>
        <w:rPr>
          <w:rFonts w:ascii="Calibri" w:hAnsi="Calibri"/>
        </w:rPr>
      </w:pPr>
      <w:r w:rsidRPr="00202B56">
        <w:rPr>
          <w:rFonts w:ascii="Calibri" w:hAnsi="Calibri"/>
        </w:rPr>
        <w:br/>
        <w:t>Kohlstedt, D. L., and S. J. Mackwell</w:t>
      </w:r>
      <w:r w:rsidRPr="00202B56">
        <w:rPr>
          <w:rFonts w:ascii="Calibri" w:hAnsi="Calibri"/>
        </w:rPr>
        <w:br/>
        <w:t xml:space="preserve"> 1998</w:t>
      </w:r>
      <w:r w:rsidRPr="00202B56">
        <w:rPr>
          <w:rFonts w:ascii="Calibri" w:hAnsi="Calibri"/>
        </w:rPr>
        <w:tab/>
        <w:t>Diffusion of Hydrogen and Intrinsic Point Defects in Olivine. Zeitschrift Fur Physikalische Chemie-International Journal of Research in Physical Chemistry &amp; Chemical Physics 207. WOS:000076569300010: 147–162.</w:t>
      </w:r>
    </w:p>
    <w:p w14:paraId="5C6A2C0D" w14:textId="77777777" w:rsidR="00202B56" w:rsidRPr="00202B56" w:rsidRDefault="00202B56" w:rsidP="00202B56">
      <w:pPr>
        <w:pStyle w:val="Bibliography"/>
        <w:rPr>
          <w:rFonts w:ascii="Calibri" w:hAnsi="Calibri"/>
        </w:rPr>
      </w:pPr>
      <w:r w:rsidRPr="00202B56">
        <w:rPr>
          <w:rFonts w:ascii="Calibri" w:hAnsi="Calibri"/>
        </w:rPr>
        <w:br/>
        <w:t>Kurosawa, M., H. Yurimoto, and S. Sueno</w:t>
      </w:r>
      <w:r w:rsidRPr="00202B56">
        <w:rPr>
          <w:rFonts w:ascii="Calibri" w:hAnsi="Calibri"/>
        </w:rPr>
        <w:br/>
        <w:t xml:space="preserve"> 1997</w:t>
      </w:r>
      <w:r w:rsidRPr="00202B56">
        <w:rPr>
          <w:rFonts w:ascii="Calibri" w:hAnsi="Calibri"/>
        </w:rPr>
        <w:tab/>
        <w:t>Patterns in the Hydrogen and Trace Element Compositions of Mantle Olivines. Physics and Chemistry of Glasses 24: 385–395.</w:t>
      </w:r>
    </w:p>
    <w:p w14:paraId="7028D1C6" w14:textId="77777777" w:rsidR="00202B56" w:rsidRPr="00202B56" w:rsidRDefault="00202B56" w:rsidP="00202B56">
      <w:pPr>
        <w:pStyle w:val="Bibliography"/>
        <w:rPr>
          <w:rFonts w:ascii="Calibri" w:hAnsi="Calibri"/>
        </w:rPr>
      </w:pPr>
      <w:r w:rsidRPr="00202B56">
        <w:rPr>
          <w:rFonts w:ascii="Calibri" w:hAnsi="Calibri"/>
        </w:rPr>
        <w:br/>
        <w:t>Libowitzky, E., and G. R. Rossman</w:t>
      </w:r>
      <w:r w:rsidRPr="00202B56">
        <w:rPr>
          <w:rFonts w:ascii="Calibri" w:hAnsi="Calibri"/>
        </w:rPr>
        <w:br/>
        <w:t xml:space="preserve"> 1996</w:t>
      </w:r>
      <w:r w:rsidRPr="00202B56">
        <w:rPr>
          <w:rFonts w:ascii="Calibri" w:hAnsi="Calibri"/>
        </w:rPr>
        <w:tab/>
        <w:t>Principles of Quantitative Absorbance Measurements in Anisotropic Crystals. Physics and Chemistry of Minerals 23(6). WOS:A1996VD85000001: 319–327.</w:t>
      </w:r>
    </w:p>
    <w:p w14:paraId="69049E13" w14:textId="77777777" w:rsidR="00202B56" w:rsidRPr="00202B56" w:rsidRDefault="00202B56" w:rsidP="00202B56">
      <w:pPr>
        <w:pStyle w:val="Bibliography"/>
        <w:rPr>
          <w:rFonts w:ascii="Calibri" w:hAnsi="Calibri"/>
        </w:rPr>
      </w:pPr>
      <w:r w:rsidRPr="00202B56">
        <w:rPr>
          <w:rFonts w:ascii="Calibri" w:hAnsi="Calibri"/>
        </w:rPr>
        <w:br/>
        <w:t>Mackwell, S. J., and D. L. Kohlstedt</w:t>
      </w:r>
      <w:r w:rsidRPr="00202B56">
        <w:rPr>
          <w:rFonts w:ascii="Calibri" w:hAnsi="Calibri"/>
        </w:rPr>
        <w:br/>
        <w:t xml:space="preserve"> 1990</w:t>
      </w:r>
      <w:r w:rsidRPr="00202B56">
        <w:rPr>
          <w:rFonts w:ascii="Calibri" w:hAnsi="Calibri"/>
        </w:rPr>
        <w:tab/>
        <w:t>Diffusion of Hydrogen in Olivine - Implications for Water in the Mantle. Journal of Geophysical Research-Solid Earth and Planets 95(B4). WOS:A1990CZ37500052: 5079–5088.</w:t>
      </w:r>
    </w:p>
    <w:p w14:paraId="7131368F" w14:textId="77777777" w:rsidR="00202B56" w:rsidRPr="00202B56" w:rsidRDefault="00202B56" w:rsidP="00202B56">
      <w:pPr>
        <w:pStyle w:val="Bibliography"/>
        <w:rPr>
          <w:rFonts w:ascii="Calibri" w:hAnsi="Calibri"/>
        </w:rPr>
      </w:pPr>
      <w:r w:rsidRPr="00202B56">
        <w:rPr>
          <w:rFonts w:ascii="Calibri" w:hAnsi="Calibri"/>
        </w:rPr>
        <w:br/>
        <w:t>Mosenfelder, J. L., N. I. Deligne, P. D. Asimow, and G. R. Rossman</w:t>
      </w:r>
      <w:r w:rsidRPr="00202B56">
        <w:rPr>
          <w:rFonts w:ascii="Calibri" w:hAnsi="Calibri"/>
        </w:rPr>
        <w:br/>
        <w:t xml:space="preserve"> 2006</w:t>
      </w:r>
      <w:r w:rsidRPr="00202B56">
        <w:rPr>
          <w:rFonts w:ascii="Calibri" w:hAnsi="Calibri"/>
        </w:rPr>
        <w:tab/>
        <w:t>Hydrogen Incorporation in Olivine from 2-12 GPa. American Mineralogist 91(2–3). WOS:000235472000007: 285–294.</w:t>
      </w:r>
    </w:p>
    <w:p w14:paraId="08070F3A" w14:textId="77777777" w:rsidR="00202B56" w:rsidRPr="00202B56" w:rsidRDefault="00202B56" w:rsidP="00202B56">
      <w:pPr>
        <w:pStyle w:val="Bibliography"/>
        <w:rPr>
          <w:rFonts w:ascii="Calibri" w:hAnsi="Calibri"/>
        </w:rPr>
      </w:pPr>
      <w:r w:rsidRPr="00202B56">
        <w:rPr>
          <w:rFonts w:ascii="Calibri" w:hAnsi="Calibri"/>
        </w:rPr>
        <w:br/>
        <w:t>Padrón-Navarta, Jose Alberto, Joerg Hermann, and Hugh St. C. O’Neill</w:t>
      </w:r>
      <w:r w:rsidRPr="00202B56">
        <w:rPr>
          <w:rFonts w:ascii="Calibri" w:hAnsi="Calibri"/>
        </w:rPr>
        <w:br/>
        <w:t xml:space="preserve"> 2014</w:t>
      </w:r>
      <w:r w:rsidRPr="00202B56">
        <w:rPr>
          <w:rFonts w:ascii="Calibri" w:hAnsi="Calibri"/>
        </w:rPr>
        <w:tab/>
        <w:t>Site-Specific Hydrogen Diffusion Rates in Forsterite. Earth and Planetary Science Letters 392: 100–112.</w:t>
      </w:r>
    </w:p>
    <w:p w14:paraId="11DFE08A" w14:textId="77777777" w:rsidR="00202B56" w:rsidRPr="00202B56" w:rsidRDefault="00202B56" w:rsidP="00202B56">
      <w:pPr>
        <w:pStyle w:val="Bibliography"/>
        <w:rPr>
          <w:rFonts w:ascii="Calibri" w:hAnsi="Calibri"/>
        </w:rPr>
      </w:pPr>
      <w:r w:rsidRPr="00202B56">
        <w:rPr>
          <w:rFonts w:ascii="Calibri" w:hAnsi="Calibri"/>
        </w:rPr>
        <w:br/>
        <w:t>Peslier, A. H., and J. F. Luhr</w:t>
      </w:r>
      <w:r w:rsidRPr="00202B56">
        <w:rPr>
          <w:rFonts w:ascii="Calibri" w:hAnsi="Calibri"/>
        </w:rPr>
        <w:br/>
        <w:t xml:space="preserve"> 2006</w:t>
      </w:r>
      <w:r w:rsidRPr="00202B56">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4B5D803" w14:textId="77777777" w:rsidR="00202B56" w:rsidRPr="00202B56" w:rsidRDefault="00202B56" w:rsidP="00202B56">
      <w:pPr>
        <w:pStyle w:val="Bibliography"/>
        <w:rPr>
          <w:rFonts w:ascii="Calibri" w:hAnsi="Calibri"/>
        </w:rPr>
      </w:pPr>
      <w:r w:rsidRPr="00202B56">
        <w:rPr>
          <w:rFonts w:ascii="Calibri" w:hAnsi="Calibri"/>
        </w:rPr>
        <w:br/>
        <w:t>Ruprecht, Philipp, and Terry Plank</w:t>
      </w:r>
      <w:r w:rsidRPr="00202B56">
        <w:rPr>
          <w:rFonts w:ascii="Calibri" w:hAnsi="Calibri"/>
        </w:rPr>
        <w:br/>
        <w:t xml:space="preserve"> 2013</w:t>
      </w:r>
      <w:r w:rsidRPr="00202B56">
        <w:rPr>
          <w:rFonts w:ascii="Calibri" w:hAnsi="Calibri"/>
        </w:rPr>
        <w:tab/>
        <w:t>Feeding Andesitic Eruptions with a High-Speed Connection from the Mantle. Nature 500(7460): 68–72.</w:t>
      </w:r>
    </w:p>
    <w:p w14:paraId="5F2CC8AC" w14:textId="77777777" w:rsidR="00202B56" w:rsidRPr="00202B56" w:rsidRDefault="00202B56" w:rsidP="00202B56">
      <w:pPr>
        <w:pStyle w:val="Bibliography"/>
        <w:rPr>
          <w:rFonts w:ascii="Calibri" w:hAnsi="Calibri"/>
        </w:rPr>
      </w:pPr>
      <w:r w:rsidRPr="00202B56">
        <w:rPr>
          <w:rFonts w:ascii="Calibri" w:hAnsi="Calibri"/>
        </w:rPr>
        <w:br/>
        <w:t>Shuai, Kang, and Xiaozhi Yang</w:t>
      </w:r>
      <w:r w:rsidRPr="00202B56">
        <w:rPr>
          <w:rFonts w:ascii="Calibri" w:hAnsi="Calibri"/>
        </w:rPr>
        <w:br/>
      </w:r>
      <w:r w:rsidRPr="00202B56">
        <w:rPr>
          <w:rFonts w:ascii="Calibri" w:hAnsi="Calibri"/>
        </w:rPr>
        <w:lastRenderedPageBreak/>
        <w:t xml:space="preserve"> 2017</w:t>
      </w:r>
      <w:r w:rsidRPr="00202B56">
        <w:rPr>
          <w:rFonts w:ascii="Calibri" w:hAnsi="Calibri"/>
        </w:rPr>
        <w:tab/>
        <w:t>Quantitative Analysis of H-Species in Anisotropic Minerals by Polarized Infrared Spectroscopy along Three Orthogonal Directions. Contributions to Mineralogy and Petrology 172(2–3): 14.</w:t>
      </w:r>
    </w:p>
    <w:p w14:paraId="541B69AA" w14:textId="77777777" w:rsidR="00202B56" w:rsidRPr="00202B56" w:rsidRDefault="00202B56" w:rsidP="00202B56">
      <w:pPr>
        <w:pStyle w:val="Bibliography"/>
        <w:rPr>
          <w:rFonts w:ascii="Calibri" w:hAnsi="Calibri"/>
        </w:rPr>
      </w:pPr>
      <w:r w:rsidRPr="00202B56">
        <w:rPr>
          <w:rFonts w:ascii="Calibri" w:hAnsi="Calibri"/>
        </w:rPr>
        <w:br/>
        <w:t>Tollan, Peter M. E., Rachel Smith, Hugh St C. O’Neill, and Jörg Hermann</w:t>
      </w:r>
      <w:r w:rsidRPr="00202B56">
        <w:rPr>
          <w:rFonts w:ascii="Calibri" w:hAnsi="Calibri"/>
        </w:rPr>
        <w:br/>
        <w:t xml:space="preserve"> 2017</w:t>
      </w:r>
      <w:r w:rsidRPr="00202B56">
        <w:rPr>
          <w:rFonts w:ascii="Calibri" w:hAnsi="Calibri"/>
        </w:rPr>
        <w:tab/>
        <w:t>The Responses of the Four Main Substitution Mechanisms of H in Olivine to H 2 O Activity at 1050 °C and 3 GPa. Progress in Earth and Planetary Science 4(1): 14.</w:t>
      </w:r>
    </w:p>
    <w:p w14:paraId="3AB19046" w14:textId="77777777" w:rsidR="00202B56" w:rsidRPr="00202B56" w:rsidRDefault="00202B56" w:rsidP="00202B56">
      <w:pPr>
        <w:pStyle w:val="Bibliography"/>
        <w:rPr>
          <w:rFonts w:ascii="Calibri" w:hAnsi="Calibri"/>
        </w:rPr>
      </w:pPr>
      <w:r w:rsidRPr="00202B56">
        <w:rPr>
          <w:rFonts w:ascii="Calibri" w:hAnsi="Calibri"/>
        </w:rPr>
        <w:br/>
        <w:t>Withers, A. C.</w:t>
      </w:r>
      <w:r w:rsidRPr="00202B56">
        <w:rPr>
          <w:rFonts w:ascii="Calibri" w:hAnsi="Calibri"/>
        </w:rPr>
        <w:br/>
        <w:t xml:space="preserve"> 2013</w:t>
      </w:r>
      <w:r w:rsidRPr="00202B56">
        <w:rPr>
          <w:rFonts w:ascii="Calibri" w:hAnsi="Calibri"/>
        </w:rPr>
        <w:tab/>
        <w:t>The Pitzer and Sterner Equation of State for Water. http://www.geo.umn.edu/people/researchers/withe012/fugacity.htm, accessed August 6, 2013.</w:t>
      </w:r>
    </w:p>
    <w:p w14:paraId="48F8AE63" w14:textId="77777777" w:rsidR="00202B56" w:rsidRPr="00202B56" w:rsidRDefault="00202B56" w:rsidP="00202B56">
      <w:pPr>
        <w:pStyle w:val="Bibliography"/>
        <w:rPr>
          <w:rFonts w:ascii="Calibri" w:hAnsi="Calibri"/>
        </w:rPr>
      </w:pPr>
      <w:r w:rsidRPr="00202B56">
        <w:rPr>
          <w:rFonts w:ascii="Calibri" w:hAnsi="Calibri"/>
        </w:rPr>
        <w:br/>
        <w:t>Withers, Anthony C, Hélène Bureau, Caroline Raepsaet, and Marc M Hirschmann</w:t>
      </w:r>
      <w:r w:rsidRPr="00202B56">
        <w:rPr>
          <w:rFonts w:ascii="Calibri" w:hAnsi="Calibri"/>
        </w:rPr>
        <w:br/>
        <w:t xml:space="preserve"> 2012</w:t>
      </w:r>
      <w:r w:rsidRPr="00202B56">
        <w:rPr>
          <w:rFonts w:ascii="Calibri" w:hAnsi="Calibri"/>
        </w:rPr>
        <w:tab/>
        <w:t>Calibration of Infrared Spectroscopy by Elastic Recoil Detection Analysis of H in Synthetic Olivine. Chemical Geology 334: 92–98.</w:t>
      </w:r>
    </w:p>
    <w:p w14:paraId="0746E775" w14:textId="77777777" w:rsidR="00202B56" w:rsidRPr="00202B56" w:rsidRDefault="00202B56" w:rsidP="00202B56">
      <w:pPr>
        <w:pStyle w:val="Bibliography"/>
        <w:rPr>
          <w:rFonts w:ascii="Calibri" w:hAnsi="Calibri"/>
        </w:rPr>
      </w:pPr>
      <w:r w:rsidRPr="00202B56">
        <w:rPr>
          <w:rFonts w:ascii="Calibri" w:hAnsi="Calibri"/>
        </w:rPr>
        <w:br/>
        <w:t>Zhao, Y. H., S. B. Ginsberg, and D. L. Kohstedt</w:t>
      </w:r>
      <w:r w:rsidRPr="00202B56">
        <w:rPr>
          <w:rFonts w:ascii="Calibri" w:hAnsi="Calibri"/>
        </w:rPr>
        <w:br/>
        <w:t xml:space="preserve"> 2004</w:t>
      </w:r>
      <w:r w:rsidRPr="00202B56">
        <w:rPr>
          <w:rFonts w:ascii="Calibri" w:hAnsi="Calibri"/>
        </w:rPr>
        <w:tab/>
        <w:t>Solubility of Hydrogen in Olivine: Dependence on Temperature and Iron Content. Contributions to Mineralogy and Petrology 147(2). WOS:000221169500003: 155–161.</w:t>
      </w:r>
    </w:p>
    <w:p w14:paraId="5C51B2C2" w14:textId="58E72B36"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99EC45" w14:textId="77777777" w:rsidR="001629E8" w:rsidRDefault="001629E8" w:rsidP="007C03D1">
      <w:r>
        <w:separator/>
      </w:r>
    </w:p>
  </w:endnote>
  <w:endnote w:type="continuationSeparator" w:id="0">
    <w:p w14:paraId="7883B062" w14:textId="77777777" w:rsidR="001629E8" w:rsidRDefault="001629E8"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42D6AE" w14:textId="77777777" w:rsidR="001629E8" w:rsidRDefault="001629E8" w:rsidP="007C03D1">
      <w:r>
        <w:separator/>
      </w:r>
    </w:p>
  </w:footnote>
  <w:footnote w:type="continuationSeparator" w:id="0">
    <w:p w14:paraId="1EED027E" w14:textId="77777777" w:rsidR="001629E8" w:rsidRDefault="001629E8"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E81F61"/>
    <w:multiLevelType w:val="hybridMultilevel"/>
    <w:tmpl w:val="E3B64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3BEF"/>
    <w:rsid w:val="0000605A"/>
    <w:rsid w:val="00007165"/>
    <w:rsid w:val="00007827"/>
    <w:rsid w:val="00014D59"/>
    <w:rsid w:val="00016AB9"/>
    <w:rsid w:val="00023066"/>
    <w:rsid w:val="00023291"/>
    <w:rsid w:val="00023E7B"/>
    <w:rsid w:val="0002670A"/>
    <w:rsid w:val="00030D69"/>
    <w:rsid w:val="000326FE"/>
    <w:rsid w:val="00032F36"/>
    <w:rsid w:val="00034585"/>
    <w:rsid w:val="000423AF"/>
    <w:rsid w:val="000438A8"/>
    <w:rsid w:val="00044503"/>
    <w:rsid w:val="00047269"/>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9E8"/>
    <w:rsid w:val="00162F27"/>
    <w:rsid w:val="00164092"/>
    <w:rsid w:val="00166B6D"/>
    <w:rsid w:val="001677F1"/>
    <w:rsid w:val="00170DC9"/>
    <w:rsid w:val="00171F9C"/>
    <w:rsid w:val="0017256C"/>
    <w:rsid w:val="00180B3F"/>
    <w:rsid w:val="00181424"/>
    <w:rsid w:val="0018296A"/>
    <w:rsid w:val="0018740C"/>
    <w:rsid w:val="001947BA"/>
    <w:rsid w:val="0019683C"/>
    <w:rsid w:val="00197820"/>
    <w:rsid w:val="00197B2F"/>
    <w:rsid w:val="001A1C2D"/>
    <w:rsid w:val="001A495D"/>
    <w:rsid w:val="001B0C86"/>
    <w:rsid w:val="001B17F8"/>
    <w:rsid w:val="001B2C73"/>
    <w:rsid w:val="001B2D34"/>
    <w:rsid w:val="001B2D3A"/>
    <w:rsid w:val="001C1C53"/>
    <w:rsid w:val="001D2A84"/>
    <w:rsid w:val="001D5722"/>
    <w:rsid w:val="001D611B"/>
    <w:rsid w:val="001E31F7"/>
    <w:rsid w:val="001E453F"/>
    <w:rsid w:val="001E47FD"/>
    <w:rsid w:val="001E5475"/>
    <w:rsid w:val="001E551E"/>
    <w:rsid w:val="00201095"/>
    <w:rsid w:val="00201E55"/>
    <w:rsid w:val="00202B56"/>
    <w:rsid w:val="002066F0"/>
    <w:rsid w:val="00207411"/>
    <w:rsid w:val="002075E8"/>
    <w:rsid w:val="002079CD"/>
    <w:rsid w:val="00215C52"/>
    <w:rsid w:val="0022121A"/>
    <w:rsid w:val="00222E50"/>
    <w:rsid w:val="00224CA4"/>
    <w:rsid w:val="002263B6"/>
    <w:rsid w:val="0022793E"/>
    <w:rsid w:val="0023446E"/>
    <w:rsid w:val="00236BF8"/>
    <w:rsid w:val="00237ADC"/>
    <w:rsid w:val="00253144"/>
    <w:rsid w:val="002627ED"/>
    <w:rsid w:val="002633A9"/>
    <w:rsid w:val="0026443E"/>
    <w:rsid w:val="00264AB4"/>
    <w:rsid w:val="00265166"/>
    <w:rsid w:val="00271A64"/>
    <w:rsid w:val="00277EE6"/>
    <w:rsid w:val="002855D7"/>
    <w:rsid w:val="002918DE"/>
    <w:rsid w:val="002A1BC9"/>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4ABD"/>
    <w:rsid w:val="002F5551"/>
    <w:rsid w:val="002F75E0"/>
    <w:rsid w:val="002F7B54"/>
    <w:rsid w:val="00304A48"/>
    <w:rsid w:val="003117B9"/>
    <w:rsid w:val="00312F6E"/>
    <w:rsid w:val="00315AF0"/>
    <w:rsid w:val="00320E91"/>
    <w:rsid w:val="0032570E"/>
    <w:rsid w:val="0032586A"/>
    <w:rsid w:val="00325C14"/>
    <w:rsid w:val="003310DC"/>
    <w:rsid w:val="00332A75"/>
    <w:rsid w:val="0033411F"/>
    <w:rsid w:val="00336649"/>
    <w:rsid w:val="00341279"/>
    <w:rsid w:val="00346067"/>
    <w:rsid w:val="0034629D"/>
    <w:rsid w:val="003472AF"/>
    <w:rsid w:val="00350423"/>
    <w:rsid w:val="00354DED"/>
    <w:rsid w:val="0035738C"/>
    <w:rsid w:val="00360F4D"/>
    <w:rsid w:val="003628BB"/>
    <w:rsid w:val="00364AEB"/>
    <w:rsid w:val="003735BB"/>
    <w:rsid w:val="00382A75"/>
    <w:rsid w:val="00382E8B"/>
    <w:rsid w:val="00384CA0"/>
    <w:rsid w:val="0038509B"/>
    <w:rsid w:val="00393A0F"/>
    <w:rsid w:val="003976F2"/>
    <w:rsid w:val="003A6159"/>
    <w:rsid w:val="003A75C1"/>
    <w:rsid w:val="003A786D"/>
    <w:rsid w:val="003B04F0"/>
    <w:rsid w:val="003B32EE"/>
    <w:rsid w:val="003B3D0B"/>
    <w:rsid w:val="003B432D"/>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00FF5"/>
    <w:rsid w:val="00416202"/>
    <w:rsid w:val="00417071"/>
    <w:rsid w:val="0041766D"/>
    <w:rsid w:val="004226F8"/>
    <w:rsid w:val="00423B4E"/>
    <w:rsid w:val="0044090F"/>
    <w:rsid w:val="00440D0E"/>
    <w:rsid w:val="00444834"/>
    <w:rsid w:val="004450FE"/>
    <w:rsid w:val="0044623A"/>
    <w:rsid w:val="004535E9"/>
    <w:rsid w:val="00464E9B"/>
    <w:rsid w:val="004677E2"/>
    <w:rsid w:val="00467C89"/>
    <w:rsid w:val="00471200"/>
    <w:rsid w:val="004819A8"/>
    <w:rsid w:val="0048587E"/>
    <w:rsid w:val="004859D9"/>
    <w:rsid w:val="0048623D"/>
    <w:rsid w:val="00492E98"/>
    <w:rsid w:val="00493114"/>
    <w:rsid w:val="004A500A"/>
    <w:rsid w:val="004A673F"/>
    <w:rsid w:val="004A757A"/>
    <w:rsid w:val="004B03B7"/>
    <w:rsid w:val="004B05C9"/>
    <w:rsid w:val="004B0C61"/>
    <w:rsid w:val="004B1AD9"/>
    <w:rsid w:val="004B6547"/>
    <w:rsid w:val="004B77CB"/>
    <w:rsid w:val="004B7FA1"/>
    <w:rsid w:val="004C1236"/>
    <w:rsid w:val="004C684C"/>
    <w:rsid w:val="004C7B24"/>
    <w:rsid w:val="004D21D2"/>
    <w:rsid w:val="004D3FD0"/>
    <w:rsid w:val="004D4AAF"/>
    <w:rsid w:val="004D7D6D"/>
    <w:rsid w:val="004E2F98"/>
    <w:rsid w:val="004E781E"/>
    <w:rsid w:val="004F1692"/>
    <w:rsid w:val="004F3DCB"/>
    <w:rsid w:val="00500CD1"/>
    <w:rsid w:val="00503DA5"/>
    <w:rsid w:val="00507ED5"/>
    <w:rsid w:val="00514CCE"/>
    <w:rsid w:val="00517A64"/>
    <w:rsid w:val="005215D7"/>
    <w:rsid w:val="005230D3"/>
    <w:rsid w:val="0052387D"/>
    <w:rsid w:val="0052422E"/>
    <w:rsid w:val="0052578C"/>
    <w:rsid w:val="005270EB"/>
    <w:rsid w:val="00532B23"/>
    <w:rsid w:val="00535290"/>
    <w:rsid w:val="00540881"/>
    <w:rsid w:val="00540C75"/>
    <w:rsid w:val="00540CDB"/>
    <w:rsid w:val="00551374"/>
    <w:rsid w:val="0055157B"/>
    <w:rsid w:val="00551BB9"/>
    <w:rsid w:val="005526AB"/>
    <w:rsid w:val="00554A4F"/>
    <w:rsid w:val="00554D68"/>
    <w:rsid w:val="005571CA"/>
    <w:rsid w:val="00557CDE"/>
    <w:rsid w:val="0057046E"/>
    <w:rsid w:val="00571DB2"/>
    <w:rsid w:val="00575ED2"/>
    <w:rsid w:val="00577F13"/>
    <w:rsid w:val="0058122C"/>
    <w:rsid w:val="00581EB0"/>
    <w:rsid w:val="005854E3"/>
    <w:rsid w:val="005916D0"/>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E6431"/>
    <w:rsid w:val="005F11E6"/>
    <w:rsid w:val="005F147E"/>
    <w:rsid w:val="005F2D14"/>
    <w:rsid w:val="005F41B9"/>
    <w:rsid w:val="005F4773"/>
    <w:rsid w:val="005F5477"/>
    <w:rsid w:val="005F5BDF"/>
    <w:rsid w:val="006022E4"/>
    <w:rsid w:val="00602C6B"/>
    <w:rsid w:val="0061017A"/>
    <w:rsid w:val="006135C8"/>
    <w:rsid w:val="00614103"/>
    <w:rsid w:val="00615291"/>
    <w:rsid w:val="00615D54"/>
    <w:rsid w:val="00617836"/>
    <w:rsid w:val="00620C2E"/>
    <w:rsid w:val="00625F51"/>
    <w:rsid w:val="00627323"/>
    <w:rsid w:val="00631D9F"/>
    <w:rsid w:val="00632E64"/>
    <w:rsid w:val="0063341B"/>
    <w:rsid w:val="00634590"/>
    <w:rsid w:val="0063461F"/>
    <w:rsid w:val="006347D4"/>
    <w:rsid w:val="00636F6E"/>
    <w:rsid w:val="00637722"/>
    <w:rsid w:val="00637DBE"/>
    <w:rsid w:val="0064154A"/>
    <w:rsid w:val="00641C1A"/>
    <w:rsid w:val="006440EC"/>
    <w:rsid w:val="00644DB3"/>
    <w:rsid w:val="0065002E"/>
    <w:rsid w:val="006526F4"/>
    <w:rsid w:val="006535C7"/>
    <w:rsid w:val="006537DA"/>
    <w:rsid w:val="00656CAB"/>
    <w:rsid w:val="0066027D"/>
    <w:rsid w:val="00667986"/>
    <w:rsid w:val="0067129C"/>
    <w:rsid w:val="006715EC"/>
    <w:rsid w:val="00671EC4"/>
    <w:rsid w:val="00673EB1"/>
    <w:rsid w:val="00676B2C"/>
    <w:rsid w:val="00677E19"/>
    <w:rsid w:val="00681178"/>
    <w:rsid w:val="00690133"/>
    <w:rsid w:val="00690F57"/>
    <w:rsid w:val="006932D9"/>
    <w:rsid w:val="00693BA1"/>
    <w:rsid w:val="00693DDD"/>
    <w:rsid w:val="006964E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8EA"/>
    <w:rsid w:val="006E3C26"/>
    <w:rsid w:val="006E520A"/>
    <w:rsid w:val="006F4931"/>
    <w:rsid w:val="006F4A94"/>
    <w:rsid w:val="006F5172"/>
    <w:rsid w:val="00700433"/>
    <w:rsid w:val="00703148"/>
    <w:rsid w:val="00706BAA"/>
    <w:rsid w:val="007165EA"/>
    <w:rsid w:val="00721801"/>
    <w:rsid w:val="00721DEB"/>
    <w:rsid w:val="0072263C"/>
    <w:rsid w:val="00724D5D"/>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05C0"/>
    <w:rsid w:val="00773176"/>
    <w:rsid w:val="007732FF"/>
    <w:rsid w:val="007762E9"/>
    <w:rsid w:val="00780776"/>
    <w:rsid w:val="0078659E"/>
    <w:rsid w:val="007873E2"/>
    <w:rsid w:val="00787765"/>
    <w:rsid w:val="00790B8D"/>
    <w:rsid w:val="00796073"/>
    <w:rsid w:val="007A0724"/>
    <w:rsid w:val="007A277E"/>
    <w:rsid w:val="007A27A4"/>
    <w:rsid w:val="007A3180"/>
    <w:rsid w:val="007A3DF4"/>
    <w:rsid w:val="007A7D7A"/>
    <w:rsid w:val="007B4A7F"/>
    <w:rsid w:val="007B7ED9"/>
    <w:rsid w:val="007C03D1"/>
    <w:rsid w:val="007C06F1"/>
    <w:rsid w:val="007C3829"/>
    <w:rsid w:val="007C5F25"/>
    <w:rsid w:val="007C60BE"/>
    <w:rsid w:val="007D71B9"/>
    <w:rsid w:val="007E14D1"/>
    <w:rsid w:val="007E527C"/>
    <w:rsid w:val="007E5BCF"/>
    <w:rsid w:val="007E5E8F"/>
    <w:rsid w:val="007F1044"/>
    <w:rsid w:val="007F3A9E"/>
    <w:rsid w:val="00800AB7"/>
    <w:rsid w:val="00806018"/>
    <w:rsid w:val="00807E9E"/>
    <w:rsid w:val="00811444"/>
    <w:rsid w:val="0081615A"/>
    <w:rsid w:val="008162BD"/>
    <w:rsid w:val="008230D8"/>
    <w:rsid w:val="008250FE"/>
    <w:rsid w:val="008300CD"/>
    <w:rsid w:val="008317C3"/>
    <w:rsid w:val="00831C4F"/>
    <w:rsid w:val="008327EC"/>
    <w:rsid w:val="0083348F"/>
    <w:rsid w:val="00835DAA"/>
    <w:rsid w:val="00836B26"/>
    <w:rsid w:val="00840F42"/>
    <w:rsid w:val="0084596D"/>
    <w:rsid w:val="00846251"/>
    <w:rsid w:val="00846322"/>
    <w:rsid w:val="0084718E"/>
    <w:rsid w:val="00853A24"/>
    <w:rsid w:val="008619BC"/>
    <w:rsid w:val="00861D26"/>
    <w:rsid w:val="00862C1D"/>
    <w:rsid w:val="00863A8A"/>
    <w:rsid w:val="0086637B"/>
    <w:rsid w:val="00870746"/>
    <w:rsid w:val="0087125C"/>
    <w:rsid w:val="00873535"/>
    <w:rsid w:val="0087599E"/>
    <w:rsid w:val="0087694D"/>
    <w:rsid w:val="00876DB5"/>
    <w:rsid w:val="0088552D"/>
    <w:rsid w:val="00885D5E"/>
    <w:rsid w:val="00886175"/>
    <w:rsid w:val="0088653C"/>
    <w:rsid w:val="00892100"/>
    <w:rsid w:val="00892122"/>
    <w:rsid w:val="00892CB2"/>
    <w:rsid w:val="00893785"/>
    <w:rsid w:val="00894934"/>
    <w:rsid w:val="00894AA5"/>
    <w:rsid w:val="00895EB1"/>
    <w:rsid w:val="008A0ECB"/>
    <w:rsid w:val="008A6CD0"/>
    <w:rsid w:val="008A7701"/>
    <w:rsid w:val="008B106F"/>
    <w:rsid w:val="008B1E98"/>
    <w:rsid w:val="008B3D48"/>
    <w:rsid w:val="008B6789"/>
    <w:rsid w:val="008C2AD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159E"/>
    <w:rsid w:val="00943CE9"/>
    <w:rsid w:val="00944FB7"/>
    <w:rsid w:val="00945059"/>
    <w:rsid w:val="00946054"/>
    <w:rsid w:val="00946083"/>
    <w:rsid w:val="00946F3A"/>
    <w:rsid w:val="00950ED3"/>
    <w:rsid w:val="00952CAD"/>
    <w:rsid w:val="00957864"/>
    <w:rsid w:val="0096500E"/>
    <w:rsid w:val="0097079F"/>
    <w:rsid w:val="00976EF2"/>
    <w:rsid w:val="00983004"/>
    <w:rsid w:val="00983FD0"/>
    <w:rsid w:val="00984266"/>
    <w:rsid w:val="00986680"/>
    <w:rsid w:val="009868B8"/>
    <w:rsid w:val="0098781A"/>
    <w:rsid w:val="00990EE9"/>
    <w:rsid w:val="009920F2"/>
    <w:rsid w:val="00994670"/>
    <w:rsid w:val="009A166D"/>
    <w:rsid w:val="009A3150"/>
    <w:rsid w:val="009A365B"/>
    <w:rsid w:val="009A4D05"/>
    <w:rsid w:val="009A6C48"/>
    <w:rsid w:val="009A75FF"/>
    <w:rsid w:val="009A7E0F"/>
    <w:rsid w:val="009B3BBA"/>
    <w:rsid w:val="009B44B3"/>
    <w:rsid w:val="009C22DE"/>
    <w:rsid w:val="009D6602"/>
    <w:rsid w:val="009E3C83"/>
    <w:rsid w:val="009E42DE"/>
    <w:rsid w:val="009E46D8"/>
    <w:rsid w:val="009F7CB9"/>
    <w:rsid w:val="00A104E3"/>
    <w:rsid w:val="00A10786"/>
    <w:rsid w:val="00A10E10"/>
    <w:rsid w:val="00A11DF3"/>
    <w:rsid w:val="00A1322A"/>
    <w:rsid w:val="00A13CFD"/>
    <w:rsid w:val="00A16123"/>
    <w:rsid w:val="00A21006"/>
    <w:rsid w:val="00A323B3"/>
    <w:rsid w:val="00A32F4D"/>
    <w:rsid w:val="00A33217"/>
    <w:rsid w:val="00A40F70"/>
    <w:rsid w:val="00A41EC8"/>
    <w:rsid w:val="00A46DCB"/>
    <w:rsid w:val="00A50A2B"/>
    <w:rsid w:val="00A51905"/>
    <w:rsid w:val="00A52506"/>
    <w:rsid w:val="00A54D7D"/>
    <w:rsid w:val="00A55C4E"/>
    <w:rsid w:val="00A5728C"/>
    <w:rsid w:val="00A603D9"/>
    <w:rsid w:val="00A6289D"/>
    <w:rsid w:val="00A6349E"/>
    <w:rsid w:val="00A63E44"/>
    <w:rsid w:val="00A63EB2"/>
    <w:rsid w:val="00A63FE8"/>
    <w:rsid w:val="00A706C6"/>
    <w:rsid w:val="00A7362D"/>
    <w:rsid w:val="00A75CC5"/>
    <w:rsid w:val="00A82020"/>
    <w:rsid w:val="00A832DA"/>
    <w:rsid w:val="00A84CCA"/>
    <w:rsid w:val="00A87B9A"/>
    <w:rsid w:val="00A93331"/>
    <w:rsid w:val="00A95EA6"/>
    <w:rsid w:val="00A9672E"/>
    <w:rsid w:val="00A9765F"/>
    <w:rsid w:val="00AA068A"/>
    <w:rsid w:val="00AA0994"/>
    <w:rsid w:val="00AA3B33"/>
    <w:rsid w:val="00AA6217"/>
    <w:rsid w:val="00AA6A33"/>
    <w:rsid w:val="00AB2B48"/>
    <w:rsid w:val="00AB4159"/>
    <w:rsid w:val="00AC3C8D"/>
    <w:rsid w:val="00AD22F0"/>
    <w:rsid w:val="00AD25E1"/>
    <w:rsid w:val="00AD389F"/>
    <w:rsid w:val="00AE51AD"/>
    <w:rsid w:val="00AE697C"/>
    <w:rsid w:val="00AE7F5C"/>
    <w:rsid w:val="00AF0EB3"/>
    <w:rsid w:val="00AF0F3A"/>
    <w:rsid w:val="00AF5DCF"/>
    <w:rsid w:val="00AF7046"/>
    <w:rsid w:val="00B0131C"/>
    <w:rsid w:val="00B034FD"/>
    <w:rsid w:val="00B05B84"/>
    <w:rsid w:val="00B05E3A"/>
    <w:rsid w:val="00B0765E"/>
    <w:rsid w:val="00B07C88"/>
    <w:rsid w:val="00B100DD"/>
    <w:rsid w:val="00B40A71"/>
    <w:rsid w:val="00B501FA"/>
    <w:rsid w:val="00B52006"/>
    <w:rsid w:val="00B53F1A"/>
    <w:rsid w:val="00B56EE3"/>
    <w:rsid w:val="00B60327"/>
    <w:rsid w:val="00B624C2"/>
    <w:rsid w:val="00B62C1E"/>
    <w:rsid w:val="00B64885"/>
    <w:rsid w:val="00B668B1"/>
    <w:rsid w:val="00B708AC"/>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76B"/>
    <w:rsid w:val="00BB61C7"/>
    <w:rsid w:val="00BB6728"/>
    <w:rsid w:val="00BB7F69"/>
    <w:rsid w:val="00BC1BF1"/>
    <w:rsid w:val="00BC3A45"/>
    <w:rsid w:val="00BC624C"/>
    <w:rsid w:val="00BC6A5E"/>
    <w:rsid w:val="00BD4093"/>
    <w:rsid w:val="00BD41CD"/>
    <w:rsid w:val="00BD68F9"/>
    <w:rsid w:val="00BE0A16"/>
    <w:rsid w:val="00BE0AB5"/>
    <w:rsid w:val="00BE3382"/>
    <w:rsid w:val="00BE7778"/>
    <w:rsid w:val="00BF05A4"/>
    <w:rsid w:val="00BF0E62"/>
    <w:rsid w:val="00C00024"/>
    <w:rsid w:val="00C06F9B"/>
    <w:rsid w:val="00C12851"/>
    <w:rsid w:val="00C13F36"/>
    <w:rsid w:val="00C14F97"/>
    <w:rsid w:val="00C216A3"/>
    <w:rsid w:val="00C25BDA"/>
    <w:rsid w:val="00C264E6"/>
    <w:rsid w:val="00C273A5"/>
    <w:rsid w:val="00C2763C"/>
    <w:rsid w:val="00C2778A"/>
    <w:rsid w:val="00C332C7"/>
    <w:rsid w:val="00C41523"/>
    <w:rsid w:val="00C4280F"/>
    <w:rsid w:val="00C43798"/>
    <w:rsid w:val="00C45F2D"/>
    <w:rsid w:val="00C475F7"/>
    <w:rsid w:val="00C53FE9"/>
    <w:rsid w:val="00C574D3"/>
    <w:rsid w:val="00C57AFD"/>
    <w:rsid w:val="00C57DC8"/>
    <w:rsid w:val="00C60081"/>
    <w:rsid w:val="00C62035"/>
    <w:rsid w:val="00C620E1"/>
    <w:rsid w:val="00C67EF4"/>
    <w:rsid w:val="00C704FC"/>
    <w:rsid w:val="00C705E9"/>
    <w:rsid w:val="00C768CD"/>
    <w:rsid w:val="00C905EE"/>
    <w:rsid w:val="00C91663"/>
    <w:rsid w:val="00C94650"/>
    <w:rsid w:val="00C94AC1"/>
    <w:rsid w:val="00C95519"/>
    <w:rsid w:val="00CA09EF"/>
    <w:rsid w:val="00CA17BD"/>
    <w:rsid w:val="00CA37AA"/>
    <w:rsid w:val="00CA3B81"/>
    <w:rsid w:val="00CA7FB7"/>
    <w:rsid w:val="00CB045B"/>
    <w:rsid w:val="00CB2856"/>
    <w:rsid w:val="00CB3BD4"/>
    <w:rsid w:val="00CB62B9"/>
    <w:rsid w:val="00CB6762"/>
    <w:rsid w:val="00CC17F9"/>
    <w:rsid w:val="00CC2740"/>
    <w:rsid w:val="00CC3CD1"/>
    <w:rsid w:val="00CC5082"/>
    <w:rsid w:val="00CD393F"/>
    <w:rsid w:val="00CD5997"/>
    <w:rsid w:val="00CD6071"/>
    <w:rsid w:val="00CD7985"/>
    <w:rsid w:val="00CE24E5"/>
    <w:rsid w:val="00CE2973"/>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2176"/>
    <w:rsid w:val="00D928D9"/>
    <w:rsid w:val="00DA0B0E"/>
    <w:rsid w:val="00DA0F87"/>
    <w:rsid w:val="00DB4890"/>
    <w:rsid w:val="00DB4EC6"/>
    <w:rsid w:val="00DB5030"/>
    <w:rsid w:val="00DC055B"/>
    <w:rsid w:val="00DC0D65"/>
    <w:rsid w:val="00DC603D"/>
    <w:rsid w:val="00DD06A5"/>
    <w:rsid w:val="00DD171E"/>
    <w:rsid w:val="00DD21B2"/>
    <w:rsid w:val="00DD26B1"/>
    <w:rsid w:val="00DE282B"/>
    <w:rsid w:val="00DE6A66"/>
    <w:rsid w:val="00DF061F"/>
    <w:rsid w:val="00DF3D0C"/>
    <w:rsid w:val="00DF4CCA"/>
    <w:rsid w:val="00DF6271"/>
    <w:rsid w:val="00DF6368"/>
    <w:rsid w:val="00DF7BC7"/>
    <w:rsid w:val="00DF7C33"/>
    <w:rsid w:val="00DF7F53"/>
    <w:rsid w:val="00E06573"/>
    <w:rsid w:val="00E07129"/>
    <w:rsid w:val="00E123C0"/>
    <w:rsid w:val="00E133CE"/>
    <w:rsid w:val="00E1374B"/>
    <w:rsid w:val="00E15A7B"/>
    <w:rsid w:val="00E17D83"/>
    <w:rsid w:val="00E23DA6"/>
    <w:rsid w:val="00E25B72"/>
    <w:rsid w:val="00E26A78"/>
    <w:rsid w:val="00E301A0"/>
    <w:rsid w:val="00E330F2"/>
    <w:rsid w:val="00E35667"/>
    <w:rsid w:val="00E36EE4"/>
    <w:rsid w:val="00E4109D"/>
    <w:rsid w:val="00E41645"/>
    <w:rsid w:val="00E41B72"/>
    <w:rsid w:val="00E42FD9"/>
    <w:rsid w:val="00E461E4"/>
    <w:rsid w:val="00E5354B"/>
    <w:rsid w:val="00E559A8"/>
    <w:rsid w:val="00E569E0"/>
    <w:rsid w:val="00E605EB"/>
    <w:rsid w:val="00E64CC5"/>
    <w:rsid w:val="00E64E15"/>
    <w:rsid w:val="00E721C2"/>
    <w:rsid w:val="00E7389F"/>
    <w:rsid w:val="00E73D3F"/>
    <w:rsid w:val="00E76AFD"/>
    <w:rsid w:val="00E76B3E"/>
    <w:rsid w:val="00E76E89"/>
    <w:rsid w:val="00E80B91"/>
    <w:rsid w:val="00E83A4E"/>
    <w:rsid w:val="00E8794C"/>
    <w:rsid w:val="00E92575"/>
    <w:rsid w:val="00E945B5"/>
    <w:rsid w:val="00E95F64"/>
    <w:rsid w:val="00EA0E32"/>
    <w:rsid w:val="00EA5D46"/>
    <w:rsid w:val="00EA5E15"/>
    <w:rsid w:val="00EB2F68"/>
    <w:rsid w:val="00EB307C"/>
    <w:rsid w:val="00EB3288"/>
    <w:rsid w:val="00EB796A"/>
    <w:rsid w:val="00EC4F9E"/>
    <w:rsid w:val="00EC6448"/>
    <w:rsid w:val="00ED0354"/>
    <w:rsid w:val="00ED47FC"/>
    <w:rsid w:val="00ED632B"/>
    <w:rsid w:val="00ED677B"/>
    <w:rsid w:val="00EE2D04"/>
    <w:rsid w:val="00EE52F3"/>
    <w:rsid w:val="00EE5642"/>
    <w:rsid w:val="00EE5665"/>
    <w:rsid w:val="00EE5B16"/>
    <w:rsid w:val="00EF08E6"/>
    <w:rsid w:val="00EF32BC"/>
    <w:rsid w:val="00EF5E67"/>
    <w:rsid w:val="00F00688"/>
    <w:rsid w:val="00F05D72"/>
    <w:rsid w:val="00F1042D"/>
    <w:rsid w:val="00F11563"/>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483A"/>
    <w:rsid w:val="00F76606"/>
    <w:rsid w:val="00F7711F"/>
    <w:rsid w:val="00F81932"/>
    <w:rsid w:val="00F8518C"/>
    <w:rsid w:val="00F8735B"/>
    <w:rsid w:val="00F87A38"/>
    <w:rsid w:val="00F90540"/>
    <w:rsid w:val="00F94254"/>
    <w:rsid w:val="00FA04B5"/>
    <w:rsid w:val="00FA2740"/>
    <w:rsid w:val="00FA2F6D"/>
    <w:rsid w:val="00FA35E0"/>
    <w:rsid w:val="00FB04C3"/>
    <w:rsid w:val="00FB2E95"/>
    <w:rsid w:val="00FC166E"/>
    <w:rsid w:val="00FC4AD3"/>
    <w:rsid w:val="00FD055B"/>
    <w:rsid w:val="00FD0667"/>
    <w:rsid w:val="00FD0D7E"/>
    <w:rsid w:val="00FE08B7"/>
    <w:rsid w:val="00FE1356"/>
    <w:rsid w:val="00FE3343"/>
    <w:rsid w:val="00FE570E"/>
    <w:rsid w:val="00FE78B8"/>
    <w:rsid w:val="00FF0912"/>
    <w:rsid w:val="00FF0C8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E921D-CD61-4A0F-90FA-7B7A11981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5</TotalTime>
  <Pages>34</Pages>
  <Words>20603</Words>
  <Characters>117439</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209</cp:revision>
  <cp:lastPrinted>2017-06-08T14:12:00Z</cp:lastPrinted>
  <dcterms:created xsi:type="dcterms:W3CDTF">2017-03-30T22:54:00Z</dcterms:created>
  <dcterms:modified xsi:type="dcterms:W3CDTF">2017-06-1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ZnhNN5l"/&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